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4E8CF898" w:rsidR="00E40068" w:rsidRDefault="008678DF" w:rsidP="00D4221C">
      <w:pPr>
        <w:pStyle w:val="Title"/>
        <w:rPr>
          <w:lang w:val="en-US"/>
        </w:rPr>
      </w:pPr>
      <w:r>
        <w:rPr>
          <w:lang w:val="en-US"/>
        </w:rPr>
        <w:t>FOX7 and Trans-FOX7</w:t>
      </w:r>
    </w:p>
    <w:p w14:paraId="0622A8AA" w14:textId="51E57CA4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E6142D">
        <w:rPr>
          <w:lang w:val="en-US"/>
        </w:rPr>
        <w:t>16 January 2025</w:t>
      </w:r>
      <w:r>
        <w:rPr>
          <w:lang w:val="en-US"/>
        </w:rPr>
        <w:t>)</w:t>
      </w:r>
    </w:p>
    <w:p w14:paraId="36C236EE" w14:textId="0437D197" w:rsidR="00D4221C" w:rsidRDefault="00E6142D" w:rsidP="00D4221C">
      <w:pPr>
        <w:rPr>
          <w:lang w:val="en-US"/>
        </w:rPr>
      </w:pPr>
      <w:r>
        <w:object w:dxaOrig="3525" w:dyaOrig="1620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6.25pt;height:81pt" o:ole="">
            <v:imagedata r:id="rId6" o:title=""/>
          </v:shape>
          <o:OLEObject Type="Embed" ProgID="ACD.ChemSketch.20" ShapeID="_x0000_i1025" DrawAspect="Content" ObjectID="_1798551434" r:id="rId7"/>
        </w:object>
      </w:r>
    </w:p>
    <w:p w14:paraId="5B1AA517" w14:textId="788669E8" w:rsidR="00D4221C" w:rsidRDefault="00D4221C" w:rsidP="00D4221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E6142D">
        <w:t xml:space="preserve">(left) </w:t>
      </w:r>
      <w:r w:rsidR="00E6142D" w:rsidRPr="00E6142D">
        <w:t>1,1-diamino-2,2-dinitroethene</w:t>
      </w:r>
      <w:r w:rsidR="00E6142D">
        <w:t xml:space="preserve"> and (right) (Z)-</w:t>
      </w:r>
      <w:r w:rsidR="00E6142D" w:rsidRPr="00E6142D">
        <w:t>1,</w:t>
      </w:r>
      <w:r w:rsidR="00E6142D">
        <w:t>2</w:t>
      </w:r>
      <w:r w:rsidR="00E6142D" w:rsidRPr="00E6142D">
        <w:t>-diamino-</w:t>
      </w:r>
      <w:r w:rsidR="00E6142D">
        <w:t>1</w:t>
      </w:r>
      <w:r w:rsidR="00E6142D" w:rsidRPr="00E6142D">
        <w:t>,2-dinitroethene</w:t>
      </w:r>
      <w:r>
        <w:t>.</w:t>
      </w:r>
    </w:p>
    <w:p w14:paraId="34DA7A9B" w14:textId="411B82DA" w:rsidR="00E6142D" w:rsidRPr="00E6142D" w:rsidRDefault="00E6142D" w:rsidP="00E6142D">
      <w:r>
        <w:t>There are phase transitions at 389 and 446 K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0" w:type="auto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450"/>
        <w:gridCol w:w="4773"/>
      </w:tblGrid>
      <w:tr w:rsidR="0074610F" w:rsidRPr="0074610F" w14:paraId="101DB29F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BFE66E8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9BE99C4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DTUQ</w:t>
            </w:r>
          </w:p>
        </w:tc>
      </w:tr>
      <w:tr w:rsidR="0074610F" w:rsidRPr="0074610F" w14:paraId="0FB12F9B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E5A3D00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6E30E87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2 H4 N4 O4 </w:t>
            </w:r>
          </w:p>
        </w:tc>
      </w:tr>
      <w:tr w:rsidR="0074610F" w:rsidRPr="0074610F" w14:paraId="5234EE42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70E3F74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8A522CD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X-7</w:t>
            </w:r>
          </w:p>
        </w:tc>
      </w:tr>
      <w:tr w:rsidR="0074610F" w:rsidRPr="0074610F" w14:paraId="25847E70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3A5475F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6AFE8D9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1-diamino-2,2-dinitroethene</w:t>
            </w:r>
          </w:p>
        </w:tc>
      </w:tr>
      <w:tr w:rsidR="0074610F" w:rsidRPr="0074610F" w14:paraId="1607FC1A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4CBCFF9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9F6397C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DTUQ30, SEDTUQ26, SEDTUQ25, SEDTUQ33</w:t>
            </w:r>
          </w:p>
        </w:tc>
      </w:tr>
      <w:tr w:rsidR="0074610F" w:rsidRPr="0074610F" w14:paraId="2CAB72DD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9AB3716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86D1AD7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lly Price</w:t>
            </w:r>
          </w:p>
        </w:tc>
      </w:tr>
      <w:tr w:rsidR="0074610F" w:rsidRPr="0074610F" w14:paraId="5D1A7118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8624A12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DC080CF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08</w:t>
            </w:r>
          </w:p>
        </w:tc>
      </w:tr>
      <w:tr w:rsidR="0074610F" w:rsidRPr="0074610F" w14:paraId="420C08EE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6E55F50" w14:textId="77777777" w:rsidR="0074610F" w:rsidRPr="0074610F" w:rsidRDefault="0074610F" w:rsidP="00190C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88644D9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 publication planned.</w:t>
            </w:r>
          </w:p>
        </w:tc>
      </w:tr>
      <w:tr w:rsidR="0074610F" w:rsidRPr="0074610F" w14:paraId="14065092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99003BB" w14:textId="77777777" w:rsidR="0074610F" w:rsidRPr="0074610F" w:rsidRDefault="0074610F" w:rsidP="00190C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4EBC58B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74610F" w:rsidRPr="0074610F" w14:paraId="1026EDDD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5998DDC" w14:textId="6421923F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EE41C84" w14:textId="09922CDA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74610F" w:rsidRPr="0074610F" w14:paraId="4CFC4143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BE3593E" w14:textId="1832006C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BE36090" w14:textId="6878BA3B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4610F" w:rsidRPr="0074610F" w14:paraId="6C67AF84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A59E7AE" w14:textId="6CCCB9FD" w:rsid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619F20D" w14:textId="1274D639" w:rsid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74610F" w:rsidRPr="0074610F" w14:paraId="4D21FF47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B08577C" w14:textId="41EA5E1F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A111A13" w14:textId="57299763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4.1.1)</w:t>
            </w:r>
          </w:p>
        </w:tc>
      </w:tr>
      <w:tr w:rsidR="0074610F" w:rsidRPr="0074610F" w14:paraId="285CD3AF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419BDEE" w14:textId="58DA7BF9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A981B52" w14:textId="50D2EAFA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FOX7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onOpt</w:t>
            </w:r>
            <w:proofErr w:type="spellEnd"/>
          </w:p>
        </w:tc>
      </w:tr>
      <w:tr w:rsidR="0074610F" w:rsidRPr="0074610F" w14:paraId="7B0ADFD8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2215D00" w14:textId="468D6BC3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4F9B7BF" w14:textId="3A6BE3BE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(MP2 6-31G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74610F" w:rsidRPr="0074610F" w14:paraId="79399466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6033E99" w14:textId="29FFB67C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5856326" w14:textId="23CEFEB6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74610F" w:rsidRPr="0074610F" w14:paraId="21D0A99B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C5DEDE0" w14:textId="4A93BE75" w:rsid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A7B9359" w14:textId="20FE79A7" w:rsid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4610F" w:rsidRPr="0074610F" w14:paraId="13A2CA62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537FFA60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6FB526EA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4610F" w:rsidRPr="0074610F" w14:paraId="26AC3BD4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723D1E5D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2DC2D683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 (2.0.1)</w:t>
            </w:r>
          </w:p>
        </w:tc>
      </w:tr>
      <w:tr w:rsidR="0074610F" w:rsidRPr="0074610F" w14:paraId="67595572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52C3ABCA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37A245B7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FOX7\</w:t>
            </w:r>
            <w:proofErr w:type="spellStart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pt</w:t>
            </w:r>
            <w:proofErr w:type="spellEnd"/>
          </w:p>
        </w:tc>
      </w:tr>
      <w:tr w:rsidR="0074610F" w:rsidRPr="0074610F" w14:paraId="25462B22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692FD9B1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6BBF4EFD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(MP2 6-31G(</w:t>
            </w:r>
            <w:proofErr w:type="spellStart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74610F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 + FIT</w:t>
            </w:r>
          </w:p>
        </w:tc>
      </w:tr>
      <w:tr w:rsidR="0074610F" w:rsidRPr="0074610F" w14:paraId="5F3032EA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FF0000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2D0257F8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24" w:space="0" w:color="FF0000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4DF5865B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74610F" w:rsidRPr="0074610F" w14:paraId="2D868AED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</w:tcPr>
          <w:p w14:paraId="581947CA" w14:textId="171573A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0" w:type="auto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CE3E2F4" w14:textId="2D0293E1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TRFOXS</w:t>
            </w:r>
          </w:p>
        </w:tc>
      </w:tr>
      <w:tr w:rsidR="0074610F" w:rsidRPr="0074610F" w14:paraId="652368D4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6251DB70" w14:textId="56EFD9C8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95C4DD9" w14:textId="4A82AC9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2 H4 N4 O4 </w:t>
            </w:r>
          </w:p>
        </w:tc>
      </w:tr>
      <w:tr w:rsidR="0074610F" w:rsidRPr="0074610F" w14:paraId="6C482D3C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7529571D" w14:textId="3F8806DE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DFFE02E" w14:textId="607C5B79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TransFOX-7</w:t>
            </w:r>
          </w:p>
        </w:tc>
      </w:tr>
      <w:tr w:rsidR="0074610F" w:rsidRPr="0074610F" w14:paraId="1849A39C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1C1E23D7" w14:textId="1DCE0F38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B51B2EA" w14:textId="052A9E28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(Z)-1,2-diamino-1,2-dinitroethene</w:t>
            </w:r>
          </w:p>
        </w:tc>
      </w:tr>
      <w:tr w:rsidR="0074610F" w:rsidRPr="0074610F" w14:paraId="5576D10D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0FD64F13" w14:textId="1C5D4D8D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S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Refcodes</w:t>
            </w:r>
            <w:proofErr w:type="spellEnd"/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BA4344A" w14:textId="64D8FC84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/A</w:t>
            </w:r>
          </w:p>
        </w:tc>
      </w:tr>
      <w:tr w:rsidR="0074610F" w:rsidRPr="0074610F" w14:paraId="3096864E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22CBA8C1" w14:textId="077C1F49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A15C795" w14:textId="3FC8DE9B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ally Price</w:t>
            </w:r>
          </w:p>
        </w:tc>
      </w:tr>
      <w:tr w:rsidR="0074610F" w:rsidRPr="0074610F" w14:paraId="67CB6F50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</w:tcBorders>
            <w:shd w:val="clear" w:color="auto" w:fill="auto"/>
            <w:noWrap/>
            <w:vAlign w:val="bottom"/>
          </w:tcPr>
          <w:p w14:paraId="655D866D" w14:textId="1810A4CC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0" w:type="auto"/>
            <w:tcBorders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FFAE90D" w14:textId="518EDA55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08</w:t>
            </w:r>
          </w:p>
        </w:tc>
      </w:tr>
      <w:tr w:rsidR="0074610F" w:rsidRPr="0074610F" w14:paraId="3C3555A8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3B6EACBB" w14:textId="77777777" w:rsidR="0074610F" w:rsidRPr="0074610F" w:rsidRDefault="0074610F" w:rsidP="00190C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0" w:type="auto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FE55688" w14:textId="77777777" w:rsidR="0074610F" w:rsidRPr="0074610F" w:rsidRDefault="0074610F" w:rsidP="00190C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No publication planned.</w:t>
            </w:r>
          </w:p>
        </w:tc>
      </w:tr>
      <w:tr w:rsidR="0074610F" w:rsidRPr="0074610F" w14:paraId="35E62F79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auto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E19BBE9" w14:textId="77777777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5C4A9FED" w14:textId="77777777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4610F" w:rsidRPr="0074610F" w14:paraId="21634D3E" w14:textId="77777777" w:rsidTr="0074610F">
        <w:trPr>
          <w:trHeight w:val="255"/>
        </w:trPr>
        <w:tc>
          <w:tcPr>
            <w:tcW w:w="0" w:type="auto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D878AD1" w14:textId="18C7634F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0" w:type="auto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3E55E66" w14:textId="34399C86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74610F" w:rsidRPr="0074610F" w14:paraId="71FB53C4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E460185" w14:textId="21369DD1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EB507DC" w14:textId="47512C4C" w:rsidR="0074610F" w:rsidRDefault="0074610F" w:rsidP="0074610F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4610F" w:rsidRPr="0074610F" w14:paraId="213CFB2C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75E8917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0BDED14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74610F" w:rsidRPr="0074610F" w14:paraId="09ED3963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D8F1A51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5F16CF1" w14:textId="7777777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CRYS (2.0.1)</w:t>
            </w:r>
          </w:p>
        </w:tc>
      </w:tr>
      <w:tr w:rsidR="0074610F" w:rsidRPr="0074610F" w14:paraId="71DF6780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E247239" w14:textId="0791CDA3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0" w:type="auto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73EDE34" w14:textId="7F8A95B7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FOX7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ransSearch</w:t>
            </w:r>
            <w:proofErr w:type="spellEnd"/>
          </w:p>
        </w:tc>
      </w:tr>
      <w:tr w:rsidR="0074610F" w:rsidRPr="0074610F" w14:paraId="2A0C749B" w14:textId="77777777" w:rsidTr="0074610F">
        <w:trPr>
          <w:trHeight w:val="255"/>
        </w:trPr>
        <w:tc>
          <w:tcPr>
            <w:tcW w:w="0" w:type="auto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508AD6DB" w14:textId="029E93D5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0" w:type="auto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9616FD7" w14:textId="1899F9B8" w:rsidR="0074610F" w:rsidRPr="0074610F" w:rsidRDefault="0074610F" w:rsidP="007461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(MP2 6-31G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</w:tbl>
    <w:p w14:paraId="2D64244B" w14:textId="765778B0" w:rsidR="00D4221C" w:rsidRDefault="00D4221C" w:rsidP="00D4221C">
      <w:pPr>
        <w:rPr>
          <w:lang w:val="en-US"/>
        </w:rPr>
      </w:pPr>
    </w:p>
    <w:p w14:paraId="579E781E" w14:textId="7523F9BE" w:rsidR="00A053E0" w:rsidRDefault="0074610F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34B9E01" wp14:editId="2B5FD091">
            <wp:extent cx="3240000" cy="2351213"/>
            <wp:effectExtent l="0" t="0" r="0" b="0"/>
            <wp:docPr id="1216770097" name="Picture 1" descr="A screen 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6770097" name="Picture 1" descr="A screen shot of a graph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53E0">
        <w:rPr>
          <w:noProof/>
          <w:lang w:val="en-US"/>
        </w:rPr>
        <w:drawing>
          <wp:inline distT="0" distB="0" distL="0" distR="0" wp14:anchorId="6BDCF8A1" wp14:editId="48898EB4">
            <wp:extent cx="3240000" cy="2351213"/>
            <wp:effectExtent l="0" t="0" r="0" b="0"/>
            <wp:docPr id="460819596" name="Picture 2" descr="A chart with many small colored squar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0819596" name="Picture 2" descr="A chart with many small colored squares&#10;&#10;Description automatically generated with medium confidenc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51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053E0">
        <w:rPr>
          <w:noProof/>
          <w:lang w:val="en-US"/>
        </w:rPr>
        <w:drawing>
          <wp:inline distT="0" distB="0" distL="0" distR="0" wp14:anchorId="0030E277" wp14:editId="1FD9E058">
            <wp:extent cx="6645910" cy="4822825"/>
            <wp:effectExtent l="0" t="0" r="2540" b="0"/>
            <wp:docPr id="1679667245" name="Picture 3" descr="A screen 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9667245" name="Picture 3" descr="A screen shot of a computer screen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482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75C46" w14:textId="13FFDF92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74610F">
        <w:t>FOX7 with the unconstrained optimized conformation</w:t>
      </w:r>
      <w:r w:rsidR="00A053E0">
        <w:t>, Trans-FOX7 with the unconstrained optimized conformation and FOX7 with the conformation constrained to have planar NH</w:t>
      </w:r>
      <w:r w:rsidR="00A053E0">
        <w:rPr>
          <w:vertAlign w:val="subscript"/>
        </w:rPr>
        <w:t>2</w:t>
      </w:r>
      <w:r w:rsidR="00A053E0">
        <w:t xml:space="preserve"> groups.</w:t>
      </w:r>
    </w:p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30111798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>CSD entries for XXX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83"/>
        <w:gridCol w:w="1002"/>
        <w:gridCol w:w="641"/>
        <w:gridCol w:w="870"/>
        <w:gridCol w:w="891"/>
        <w:gridCol w:w="943"/>
        <w:gridCol w:w="943"/>
        <w:gridCol w:w="943"/>
        <w:gridCol w:w="943"/>
        <w:gridCol w:w="936"/>
        <w:gridCol w:w="1161"/>
      </w:tblGrid>
      <w:tr w:rsidR="005825DC" w14:paraId="1887575A" w14:textId="78F9D7AA" w:rsidTr="005825DC">
        <w:tc>
          <w:tcPr>
            <w:tcW w:w="1171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7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65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0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2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2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3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8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492804" w14:paraId="079EEFAC" w14:textId="0670F9D8" w:rsidTr="00492804">
        <w:tc>
          <w:tcPr>
            <w:tcW w:w="1171" w:type="dxa"/>
            <w:shd w:val="clear" w:color="auto" w:fill="FFE599" w:themeFill="accent4" w:themeFillTint="66"/>
            <w:vAlign w:val="bottom"/>
          </w:tcPr>
          <w:p w14:paraId="1B2ED6A3" w14:textId="11C8C8C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6EECF4DE" w14:textId="5ECAFCF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CB0DAB1" w14:textId="2C58646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137AD7B2" w14:textId="5611A6B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1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AB182A1" w14:textId="7E36147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69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36ED58D1" w14:textId="7BBB424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15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4A752D35" w14:textId="59EBDC4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C541795" w14:textId="486EEC0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111973FE" w14:textId="6260DC7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188387FB" w14:textId="38F7D0D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07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372D7D94" w14:textId="1612FC95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133F158B" w14:textId="673773C0" w:rsidTr="00492804">
        <w:tc>
          <w:tcPr>
            <w:tcW w:w="1171" w:type="dxa"/>
            <w:shd w:val="clear" w:color="auto" w:fill="FFE599" w:themeFill="accent4" w:themeFillTint="66"/>
            <w:vAlign w:val="bottom"/>
          </w:tcPr>
          <w:p w14:paraId="39F141A6" w14:textId="717090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1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978F2E3" w14:textId="0651793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200AAAA2" w14:textId="7EA305F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440DD38" w14:textId="4F28EBA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396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7739B6A" w14:textId="6FE49F7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374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091E04D5" w14:textId="30C6442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406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5FAC1241" w14:textId="4130DDA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7452E43" w14:textId="0AB397C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611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640CBAB2" w14:textId="26D24D7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57633041" w14:textId="6CF1989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83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5560768C" w14:textId="0B7840C3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66609675" w14:textId="70B0C4FA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771C92DC" w14:textId="1F59333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2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58ECF606" w14:textId="3C0E653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15A7248A" w14:textId="0F4D336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48318C3D" w14:textId="1FBA33D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09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2FDDCC4A" w14:textId="456379C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515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6AF2FB56" w14:textId="1443836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741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06A104E3" w14:textId="7D143A5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A4528A4" w14:textId="0C0FF3F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06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7A3513E9" w14:textId="5B0F90C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6149C6E8" w14:textId="7F318BF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24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4881AF25" w14:textId="2AD357A0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14565170" w14:textId="3228EFE4" w:rsidTr="00492804">
        <w:tc>
          <w:tcPr>
            <w:tcW w:w="1171" w:type="dxa"/>
            <w:shd w:val="clear" w:color="auto" w:fill="FFE599" w:themeFill="accent4" w:themeFillTint="66"/>
            <w:vAlign w:val="bottom"/>
          </w:tcPr>
          <w:p w14:paraId="4DFA2C36" w14:textId="08D5675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3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4CDE7962" w14:textId="7DE9989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DE383FD" w14:textId="058FD6F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6C4B3D26" w14:textId="7A3669D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34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1D75DC82" w14:textId="1486579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228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4D992AE3" w14:textId="00DAD54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119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080F2122" w14:textId="66340E8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776C096" w14:textId="761F45A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06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31C70CEA" w14:textId="28C0552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C473F5B" w14:textId="758FEDF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93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6787C24F" w14:textId="2DA92866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0B74FBBB" w14:textId="5E3651A6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69FD970E" w14:textId="4D7F9AB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SEDTUQ04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44346B56" w14:textId="335F00C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2A068B00" w14:textId="5EAE734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80F40C9" w14:textId="6589CE4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14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C354B4A" w14:textId="72BB3EF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534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039641C9" w14:textId="146AE33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316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36665EB6" w14:textId="639BA76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104C49C8" w14:textId="6571B58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082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59B73314" w14:textId="564E65E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642F73A9" w14:textId="18A7D83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79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64E73E4B" w14:textId="7A1E572C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63DA9491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45E62983" w14:textId="79031EB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5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9D35AF6" w14:textId="07BECD9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2C555713" w14:textId="3DE1013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60FA4739" w14:textId="7BF8E7D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67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7C8B2EF1" w14:textId="16E2C77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887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0294E092" w14:textId="150A3E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5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2477EED2" w14:textId="44F95AD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2811C775" w14:textId="2D1DF57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143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4D1DA3D4" w14:textId="715DD1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0522CB12" w14:textId="3728153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65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22D516DB" w14:textId="17C2B095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5A129175" w14:textId="77777777" w:rsidTr="00492804">
        <w:tc>
          <w:tcPr>
            <w:tcW w:w="1171" w:type="dxa"/>
            <w:shd w:val="clear" w:color="auto" w:fill="C5E0B3" w:themeFill="accent6" w:themeFillTint="66"/>
            <w:vAlign w:val="bottom"/>
          </w:tcPr>
          <w:p w14:paraId="1AC10C08" w14:textId="22FCF03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6</w:t>
            </w:r>
          </w:p>
        </w:tc>
        <w:tc>
          <w:tcPr>
            <w:tcW w:w="957" w:type="dxa"/>
            <w:shd w:val="clear" w:color="auto" w:fill="C5E0B3" w:themeFill="accent6" w:themeFillTint="66"/>
            <w:vAlign w:val="bottom"/>
          </w:tcPr>
          <w:p w14:paraId="7AF760A6" w14:textId="5C9733C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shd w:val="clear" w:color="auto" w:fill="C5E0B3" w:themeFill="accent6" w:themeFillTint="66"/>
            <w:vAlign w:val="bottom"/>
          </w:tcPr>
          <w:p w14:paraId="7F43C706" w14:textId="2FAA716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C5E0B3" w:themeFill="accent6" w:themeFillTint="66"/>
            <w:vAlign w:val="bottom"/>
          </w:tcPr>
          <w:p w14:paraId="663721CB" w14:textId="38CD258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738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6C18693F" w14:textId="312687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35</w:t>
            </w:r>
          </w:p>
        </w:tc>
        <w:tc>
          <w:tcPr>
            <w:tcW w:w="933" w:type="dxa"/>
            <w:shd w:val="clear" w:color="auto" w:fill="C5E0B3" w:themeFill="accent6" w:themeFillTint="66"/>
            <w:vAlign w:val="bottom"/>
          </w:tcPr>
          <w:p w14:paraId="7F8A836E" w14:textId="2E3123C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475</w:t>
            </w:r>
          </w:p>
        </w:tc>
        <w:tc>
          <w:tcPr>
            <w:tcW w:w="882" w:type="dxa"/>
            <w:shd w:val="clear" w:color="auto" w:fill="C5E0B3" w:themeFill="accent6" w:themeFillTint="66"/>
            <w:vAlign w:val="bottom"/>
          </w:tcPr>
          <w:p w14:paraId="7FE10260" w14:textId="2E35D71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762520F8" w14:textId="628972B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shd w:val="clear" w:color="auto" w:fill="C5E0B3" w:themeFill="accent6" w:themeFillTint="66"/>
            <w:vAlign w:val="bottom"/>
          </w:tcPr>
          <w:p w14:paraId="096ED34B" w14:textId="4E0366E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C5E0B3" w:themeFill="accent6" w:themeFillTint="66"/>
            <w:vAlign w:val="bottom"/>
          </w:tcPr>
          <w:p w14:paraId="7BAC87D5" w14:textId="7390304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25</w:t>
            </w:r>
          </w:p>
        </w:tc>
        <w:tc>
          <w:tcPr>
            <w:tcW w:w="968" w:type="dxa"/>
            <w:shd w:val="clear" w:color="auto" w:fill="C5E0B3" w:themeFill="accent6" w:themeFillTint="66"/>
            <w:vAlign w:val="bottom"/>
          </w:tcPr>
          <w:p w14:paraId="24E4014C" w14:textId="7D998ECD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59708107" w14:textId="77777777" w:rsidTr="00492804">
        <w:tc>
          <w:tcPr>
            <w:tcW w:w="1171" w:type="dxa"/>
            <w:shd w:val="clear" w:color="auto" w:fill="C5E0B3" w:themeFill="accent6" w:themeFillTint="66"/>
            <w:vAlign w:val="bottom"/>
          </w:tcPr>
          <w:p w14:paraId="1C6BD673" w14:textId="07083B7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7</w:t>
            </w:r>
          </w:p>
        </w:tc>
        <w:tc>
          <w:tcPr>
            <w:tcW w:w="957" w:type="dxa"/>
            <w:shd w:val="clear" w:color="auto" w:fill="C5E0B3" w:themeFill="accent6" w:themeFillTint="66"/>
            <w:vAlign w:val="bottom"/>
          </w:tcPr>
          <w:p w14:paraId="700ECD52" w14:textId="61DF35B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shd w:val="clear" w:color="auto" w:fill="C5E0B3" w:themeFill="accent6" w:themeFillTint="66"/>
            <w:vAlign w:val="bottom"/>
          </w:tcPr>
          <w:p w14:paraId="02E7B0F0" w14:textId="4B1C079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C5E0B3" w:themeFill="accent6" w:themeFillTint="66"/>
            <w:vAlign w:val="bottom"/>
          </w:tcPr>
          <w:p w14:paraId="0D7B9B44" w14:textId="0D5B22F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72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5A003C65" w14:textId="7C5916A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63</w:t>
            </w:r>
          </w:p>
        </w:tc>
        <w:tc>
          <w:tcPr>
            <w:tcW w:w="933" w:type="dxa"/>
            <w:shd w:val="clear" w:color="auto" w:fill="C5E0B3" w:themeFill="accent6" w:themeFillTint="66"/>
            <w:vAlign w:val="bottom"/>
          </w:tcPr>
          <w:p w14:paraId="5619E47A" w14:textId="00C7C67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66</w:t>
            </w:r>
          </w:p>
        </w:tc>
        <w:tc>
          <w:tcPr>
            <w:tcW w:w="882" w:type="dxa"/>
            <w:shd w:val="clear" w:color="auto" w:fill="C5E0B3" w:themeFill="accent6" w:themeFillTint="66"/>
            <w:vAlign w:val="bottom"/>
          </w:tcPr>
          <w:p w14:paraId="3A5F0AD7" w14:textId="0B16629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6B2FB0DF" w14:textId="74D0B84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shd w:val="clear" w:color="auto" w:fill="C5E0B3" w:themeFill="accent6" w:themeFillTint="66"/>
            <w:vAlign w:val="bottom"/>
          </w:tcPr>
          <w:p w14:paraId="1FA141E4" w14:textId="063B8D4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C5E0B3" w:themeFill="accent6" w:themeFillTint="66"/>
            <w:vAlign w:val="bottom"/>
          </w:tcPr>
          <w:p w14:paraId="08698A71" w14:textId="35A86FB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5</w:t>
            </w:r>
          </w:p>
        </w:tc>
        <w:tc>
          <w:tcPr>
            <w:tcW w:w="968" w:type="dxa"/>
            <w:shd w:val="clear" w:color="auto" w:fill="C5E0B3" w:themeFill="accent6" w:themeFillTint="66"/>
            <w:vAlign w:val="bottom"/>
          </w:tcPr>
          <w:p w14:paraId="53F0D6E2" w14:textId="19D2371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66FABDA4" w14:textId="77777777" w:rsidTr="00492804">
        <w:tc>
          <w:tcPr>
            <w:tcW w:w="1171" w:type="dxa"/>
            <w:shd w:val="clear" w:color="auto" w:fill="C5E0B3" w:themeFill="accent6" w:themeFillTint="66"/>
            <w:vAlign w:val="bottom"/>
          </w:tcPr>
          <w:p w14:paraId="51E8ECFC" w14:textId="30983A0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8</w:t>
            </w:r>
          </w:p>
        </w:tc>
        <w:tc>
          <w:tcPr>
            <w:tcW w:w="957" w:type="dxa"/>
            <w:shd w:val="clear" w:color="auto" w:fill="C5E0B3" w:themeFill="accent6" w:themeFillTint="66"/>
            <w:vAlign w:val="bottom"/>
          </w:tcPr>
          <w:p w14:paraId="6FD8655F" w14:textId="5AF6319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shd w:val="clear" w:color="auto" w:fill="C5E0B3" w:themeFill="accent6" w:themeFillTint="66"/>
            <w:vAlign w:val="bottom"/>
          </w:tcPr>
          <w:p w14:paraId="5BB5E7F1" w14:textId="31D9906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C5E0B3" w:themeFill="accent6" w:themeFillTint="66"/>
            <w:vAlign w:val="bottom"/>
          </w:tcPr>
          <w:p w14:paraId="6C900142" w14:textId="02848BE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74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6B8D32B7" w14:textId="31F77B9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75</w:t>
            </w:r>
          </w:p>
        </w:tc>
        <w:tc>
          <w:tcPr>
            <w:tcW w:w="933" w:type="dxa"/>
            <w:shd w:val="clear" w:color="auto" w:fill="C5E0B3" w:themeFill="accent6" w:themeFillTint="66"/>
            <w:vAlign w:val="bottom"/>
          </w:tcPr>
          <w:p w14:paraId="22DF8C7F" w14:textId="7E4C96C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73</w:t>
            </w:r>
          </w:p>
        </w:tc>
        <w:tc>
          <w:tcPr>
            <w:tcW w:w="882" w:type="dxa"/>
            <w:shd w:val="clear" w:color="auto" w:fill="C5E0B3" w:themeFill="accent6" w:themeFillTint="66"/>
            <w:vAlign w:val="bottom"/>
          </w:tcPr>
          <w:p w14:paraId="751D9AE8" w14:textId="5B4097F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0BCCAE05" w14:textId="5812085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shd w:val="clear" w:color="auto" w:fill="C5E0B3" w:themeFill="accent6" w:themeFillTint="66"/>
            <w:vAlign w:val="bottom"/>
          </w:tcPr>
          <w:p w14:paraId="463CB37B" w14:textId="46D6BAE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C5E0B3" w:themeFill="accent6" w:themeFillTint="66"/>
            <w:vAlign w:val="bottom"/>
          </w:tcPr>
          <w:p w14:paraId="21BE6255" w14:textId="36CC62A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</w:t>
            </w:r>
          </w:p>
        </w:tc>
        <w:tc>
          <w:tcPr>
            <w:tcW w:w="968" w:type="dxa"/>
            <w:shd w:val="clear" w:color="auto" w:fill="C5E0B3" w:themeFill="accent6" w:themeFillTint="66"/>
            <w:vAlign w:val="bottom"/>
          </w:tcPr>
          <w:p w14:paraId="1FCF18E5" w14:textId="59F2098B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35C22D48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41D599D" w14:textId="3565080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9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6503B0A1" w14:textId="7FF1583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599BED19" w14:textId="68D2433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4DE3C567" w14:textId="6569A45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3618DAC8" w14:textId="20D1A3A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728E06BE" w14:textId="257EEFB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4DA589EE" w14:textId="11BE267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2A9404F" w14:textId="46D6F39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1214F02B" w14:textId="3F4C609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484E5073" w14:textId="7023690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7F7139C5" w14:textId="19815DBB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26853CA5" w14:textId="77777777" w:rsidTr="00492804">
        <w:tc>
          <w:tcPr>
            <w:tcW w:w="1171" w:type="dxa"/>
            <w:shd w:val="clear" w:color="auto" w:fill="C5E0B3" w:themeFill="accent6" w:themeFillTint="66"/>
            <w:vAlign w:val="bottom"/>
          </w:tcPr>
          <w:p w14:paraId="18923963" w14:textId="12F5924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0</w:t>
            </w:r>
          </w:p>
        </w:tc>
        <w:tc>
          <w:tcPr>
            <w:tcW w:w="957" w:type="dxa"/>
            <w:shd w:val="clear" w:color="auto" w:fill="C5E0B3" w:themeFill="accent6" w:themeFillTint="66"/>
            <w:vAlign w:val="bottom"/>
          </w:tcPr>
          <w:p w14:paraId="3CB05C6A" w14:textId="71FA2C6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shd w:val="clear" w:color="auto" w:fill="C5E0B3" w:themeFill="accent6" w:themeFillTint="66"/>
            <w:vAlign w:val="bottom"/>
          </w:tcPr>
          <w:p w14:paraId="54D612FE" w14:textId="2586272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C5E0B3" w:themeFill="accent6" w:themeFillTint="66"/>
            <w:vAlign w:val="bottom"/>
          </w:tcPr>
          <w:p w14:paraId="33A374DD" w14:textId="26983AB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6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20C70CEA" w14:textId="39113F8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85</w:t>
            </w:r>
          </w:p>
        </w:tc>
        <w:tc>
          <w:tcPr>
            <w:tcW w:w="933" w:type="dxa"/>
            <w:shd w:val="clear" w:color="auto" w:fill="C5E0B3" w:themeFill="accent6" w:themeFillTint="66"/>
            <w:vAlign w:val="bottom"/>
          </w:tcPr>
          <w:p w14:paraId="0F47438E" w14:textId="65BE9E4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72</w:t>
            </w:r>
          </w:p>
        </w:tc>
        <w:tc>
          <w:tcPr>
            <w:tcW w:w="882" w:type="dxa"/>
            <w:shd w:val="clear" w:color="auto" w:fill="C5E0B3" w:themeFill="accent6" w:themeFillTint="66"/>
            <w:vAlign w:val="bottom"/>
          </w:tcPr>
          <w:p w14:paraId="3BF74A32" w14:textId="5CCA857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18E62F11" w14:textId="606E521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shd w:val="clear" w:color="auto" w:fill="C5E0B3" w:themeFill="accent6" w:themeFillTint="66"/>
            <w:vAlign w:val="bottom"/>
          </w:tcPr>
          <w:p w14:paraId="51A85CEA" w14:textId="034FF08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C5E0B3" w:themeFill="accent6" w:themeFillTint="66"/>
            <w:vAlign w:val="bottom"/>
          </w:tcPr>
          <w:p w14:paraId="4301709F" w14:textId="2CCA6EE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1</w:t>
            </w:r>
          </w:p>
        </w:tc>
        <w:tc>
          <w:tcPr>
            <w:tcW w:w="968" w:type="dxa"/>
            <w:shd w:val="clear" w:color="auto" w:fill="C5E0B3" w:themeFill="accent6" w:themeFillTint="66"/>
            <w:vAlign w:val="bottom"/>
          </w:tcPr>
          <w:p w14:paraId="294A6804" w14:textId="6D0CD521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3317CA25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6072D704" w14:textId="20593B9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1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30AF94F6" w14:textId="1A4FD93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5AF27968" w14:textId="044CBFC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23287508" w14:textId="0F6673B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21E7D1C" w14:textId="6870EF7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46B286C5" w14:textId="4F9FA1D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49E9071C" w14:textId="3A10876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BC2AB52" w14:textId="272658A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46331CB7" w14:textId="0523ABE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1E16D9A" w14:textId="448771D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30366D9C" w14:textId="1B276801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4F0DB632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6EA9F07C" w14:textId="51CD9D7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2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087BBFDC" w14:textId="581FCE4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E7C0350" w14:textId="57395C0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4697C3DE" w14:textId="4E8C310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95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741F124" w14:textId="734224D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301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47CCD595" w14:textId="4B8B847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75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182A975D" w14:textId="4265FD4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34FD8348" w14:textId="5DB29F8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3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7CA23958" w14:textId="289DE45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767EDD27" w14:textId="4C4EAF1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28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7BF7087E" w14:textId="019F96AB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4BA3A999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1B081BA5" w14:textId="6263D00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3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1194EC7" w14:textId="2A304EF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62EFE6DB" w14:textId="1A526EC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2878531A" w14:textId="6770138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118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2B18C35F" w14:textId="51AA9A2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0361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700BCC74" w14:textId="18E7CDA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.9581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0FAF8025" w14:textId="0FC8C46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AD3C49C" w14:textId="2423634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077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092A8538" w14:textId="7CA3AB8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F456214" w14:textId="2DF817A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215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63D05D99" w14:textId="21AF87AE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'</w:t>
            </w:r>
          </w:p>
        </w:tc>
      </w:tr>
      <w:tr w:rsidR="00492804" w14:paraId="4091F3D9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1C6B875" w14:textId="65F4F24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5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F9F1D7F" w14:textId="00FF865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63B656F" w14:textId="65D20E7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2FAF1410" w14:textId="46831C3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129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AA18140" w14:textId="2EDF505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4872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50E8737A" w14:textId="481AD17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465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00A2F97F" w14:textId="47E24EE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74A3F61" w14:textId="4FF9756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16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466E0F3B" w14:textId="301A55A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074B291C" w14:textId="7D53A71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5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6974CAB8" w14:textId="0D3E7155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0AD1BF17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184895F0" w14:textId="2F8E781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6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33ACD209" w14:textId="07A2A6C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8025F71" w14:textId="05E533F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E14200E" w14:textId="4507D82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146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51EA728" w14:textId="58FD5F2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4963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43FF7CDA" w14:textId="0B388AC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52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3B65906F" w14:textId="1331AB5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262D8FA" w14:textId="7386424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9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652AC2D0" w14:textId="00A88CD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4809728" w14:textId="5D2EA8E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6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44339B18" w14:textId="62129F9A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0EA4A5A3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7A98DFD" w14:textId="7F81BBA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7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7EB8E4EB" w14:textId="2F08ADF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16330C8D" w14:textId="7B05B9E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3F753665" w14:textId="25BA04C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165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EB48AE0" w14:textId="6C56E85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72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3F40601C" w14:textId="5D1C307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575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23B3D682" w14:textId="1D7C1D9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53905E1" w14:textId="3D8749C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987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37A35B9C" w14:textId="0A26F63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10FE4578" w14:textId="13BFA2E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05BBBF40" w14:textId="39D91704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018FCD1D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CAFD789" w14:textId="5854B68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8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40EC7BA2" w14:textId="44EBADE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4B4FE006" w14:textId="207BC56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2522EC7" w14:textId="47518AC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184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35D97803" w14:textId="1E4636F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187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72DDDE42" w14:textId="06B72B1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46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44A47BA5" w14:textId="3BFD2C9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7528318B" w14:textId="7AA51DE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108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2201A213" w14:textId="2B7A3BA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3B3810E" w14:textId="0B5064B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36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086ABAE0" w14:textId="2635A165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6D66310E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9110108" w14:textId="727D676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9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5C615178" w14:textId="4FF4876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1C7F3FF6" w14:textId="72FA471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8C59243" w14:textId="06870A3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09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2E8902A3" w14:textId="059EA79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336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5936E913" w14:textId="328FD84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726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2A987125" w14:textId="536994E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353959DB" w14:textId="1483469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21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7438EFFC" w14:textId="0B37669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475B970C" w14:textId="6768A6D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3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1FBE94FB" w14:textId="34D59871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54BD07CD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328B8C6B" w14:textId="0145F71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0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E96B98B" w14:textId="74246D7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6758C6B6" w14:textId="3487643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3CC1D51" w14:textId="491C610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54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88D872A" w14:textId="60C33B9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582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48872ED3" w14:textId="3CD1AE8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866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051C22F5" w14:textId="5320498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2375BD5D" w14:textId="18B0AE0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441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76EE60A3" w14:textId="4D105BE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31FE54D6" w14:textId="07A2198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19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050966E5" w14:textId="70B98EB4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6F3FDBB0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6E0C8EE2" w14:textId="19A4809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1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72D2629E" w14:textId="56E6A5D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0C1E449B" w14:textId="6974A8F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003AB5DF" w14:textId="3B828AE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303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75FCB08" w14:textId="1A17C03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873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60FCD363" w14:textId="1C3516C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017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5E467141" w14:textId="3BB8B21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4F73A0DB" w14:textId="3795846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672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21EECE06" w14:textId="7E05785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61627533" w14:textId="32E7D89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06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19370823" w14:textId="036DBB82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6FD06C6A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5D6376F7" w14:textId="23BF0DB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2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4BD7D33F" w14:textId="737F0F9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31CFF8D8" w14:textId="6C86A87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128A51F6" w14:textId="04FAB4E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35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F76F586" w14:textId="20FBC92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19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71B6077E" w14:textId="765FD97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172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6F4A699A" w14:textId="5625B7D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14C22A77" w14:textId="000998D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886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77E3D1E5" w14:textId="0B38D6E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79F84702" w14:textId="1E9A411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93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44C90BA4" w14:textId="1EC0655F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50146F97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77683E44" w14:textId="55FDB67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3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75299D34" w14:textId="014ED67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5880C050" w14:textId="4886732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E5E909B" w14:textId="68FBF2B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13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CDE7873" w14:textId="249C069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532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2DBFD46E" w14:textId="10B6999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353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33455528" w14:textId="482F068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5E0A72B" w14:textId="4F1B411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608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1679C29D" w14:textId="639DD2F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582BB808" w14:textId="38B3615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79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203FF130" w14:textId="54AA1A00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771512B4" w14:textId="77777777" w:rsidTr="00492804">
        <w:tc>
          <w:tcPr>
            <w:tcW w:w="117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CAC2080" w14:textId="1CB4523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4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267CA0E" w14:textId="4CC29DC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2BF6929" w14:textId="612BFC6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431F6ED" w14:textId="6F7E500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84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BDAC24F" w14:textId="5BD13C9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942</w:t>
            </w:r>
          </w:p>
        </w:tc>
        <w:tc>
          <w:tcPr>
            <w:tcW w:w="93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25D0CDE" w14:textId="050E461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547</w:t>
            </w:r>
          </w:p>
        </w:tc>
        <w:tc>
          <w:tcPr>
            <w:tcW w:w="882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6C37505" w14:textId="0FA3ED6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36D0887" w14:textId="1ED6298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618</w:t>
            </w:r>
          </w:p>
        </w:tc>
        <w:tc>
          <w:tcPr>
            <w:tcW w:w="902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8ECD001" w14:textId="19032B7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FF4693C" w14:textId="29A6E91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62</w:t>
            </w:r>
          </w:p>
        </w:tc>
        <w:tc>
          <w:tcPr>
            <w:tcW w:w="968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E762FCF" w14:textId="0348088C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05DEDB14" w14:textId="77777777" w:rsidTr="00492804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80802F3" w14:textId="7D7C8E6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5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666168A" w14:textId="2E6F80A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57BAC7B" w14:textId="06A6531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494F0A8" w14:textId="35CD7DF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35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0E12E2F" w14:textId="2765DE1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95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9B569AF" w14:textId="0A0714F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05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FA449A6" w14:textId="4CBD23E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CAA39E5" w14:textId="0F17F1C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1.102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97C092B" w14:textId="24A3E98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6787D95" w14:textId="3F422E9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  <w:vAlign w:val="bottom"/>
          </w:tcPr>
          <w:p w14:paraId="27767122" w14:textId="69023530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gamma</w:t>
            </w:r>
          </w:p>
        </w:tc>
      </w:tr>
      <w:tr w:rsidR="00492804" w14:paraId="6E1C58E5" w14:textId="77777777" w:rsidTr="00492804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CA23D34" w14:textId="14BF669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6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712B9B9" w14:textId="0DCF041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6BD322" w14:textId="59DC0B3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78FB2E4" w14:textId="69A8282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8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CEB21C" w14:textId="7319702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86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A93E1D9" w14:textId="31F172E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87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64BF71B" w14:textId="16D1A17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B53A645" w14:textId="032C501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31E6847" w14:textId="560A22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0934302" w14:textId="5DC7666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02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  <w:vAlign w:val="bottom"/>
          </w:tcPr>
          <w:p w14:paraId="0C7E8E0E" w14:textId="45B0F07C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30FD8E5A" w14:textId="77777777" w:rsidTr="00492804">
        <w:tc>
          <w:tcPr>
            <w:tcW w:w="117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EF928B3" w14:textId="3006A82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7</w:t>
            </w:r>
          </w:p>
        </w:tc>
        <w:tc>
          <w:tcPr>
            <w:tcW w:w="95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79B27AE" w14:textId="0A6EAC1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64E1115" w14:textId="52CD2E8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1BF2286D" w14:textId="247F872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4059040" w14:textId="4B71ACC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547BB8FF" w14:textId="62FE298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974EEFF" w14:textId="4B8D0F9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60176BF" w14:textId="7D9B057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1352328" w14:textId="3F2E881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E92579F" w14:textId="7728BC8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F386166" w14:textId="70D5EB92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3170A664" w14:textId="77777777" w:rsidTr="00F76962">
        <w:tc>
          <w:tcPr>
            <w:tcW w:w="1171" w:type="dxa"/>
            <w:shd w:val="clear" w:color="auto" w:fill="FFE599" w:themeFill="accent4" w:themeFillTint="66"/>
            <w:vAlign w:val="bottom"/>
          </w:tcPr>
          <w:p w14:paraId="69D44B92" w14:textId="59BB408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8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10641588" w14:textId="7FA7DBC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6A9AAEB0" w14:textId="65A64AF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4B2C7D30" w14:textId="379797A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4CB7FD2" w14:textId="4DA220B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0DF3458D" w14:textId="5FCEAD2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48BFF6C8" w14:textId="16D6923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076B3837" w14:textId="40B4B71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37585C7D" w14:textId="6FE0455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53E0FE53" w14:textId="09D11AF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shd w:val="clear" w:color="auto" w:fill="FFE599" w:themeFill="accent4" w:themeFillTint="66"/>
            <w:vAlign w:val="bottom"/>
          </w:tcPr>
          <w:p w14:paraId="7989AAF6" w14:textId="360408B0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24A4C90F" w14:textId="77777777" w:rsidTr="00380119">
        <w:tc>
          <w:tcPr>
            <w:tcW w:w="117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2C36E0D" w14:textId="53CE200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9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E619B60" w14:textId="25B083F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192839F" w14:textId="7FC279A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CD04B1F" w14:textId="62C127D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DDEAE5E" w14:textId="272199C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2D41846" w14:textId="4F143B4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DB42440" w14:textId="56322B0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2DF779B" w14:textId="5DA922B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1FC2C4F" w14:textId="3CA51C9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23C929C" w14:textId="2546DED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D1688D" w14:textId="2ADECB79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24F02ED3" w14:textId="77777777" w:rsidTr="00380119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348F652" w14:textId="4030A8B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0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11E77F7" w14:textId="25C634F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FD8" w14:textId="3FEA236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71FD564" w14:textId="145CC0B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22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B4A2197" w14:textId="455A235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1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5F7638A" w14:textId="2E09B76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62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EB27C20" w14:textId="45CE20F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050AD0B" w14:textId="0FD2A9A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5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20B5B88" w14:textId="1FC4097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8C356C2" w14:textId="3EAB2B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1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  <w:vAlign w:val="bottom"/>
          </w:tcPr>
          <w:p w14:paraId="38E42F1D" w14:textId="47B8C20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alpha</w:t>
            </w:r>
          </w:p>
        </w:tc>
      </w:tr>
      <w:tr w:rsidR="00492804" w14:paraId="3B8D5E3E" w14:textId="77777777" w:rsidTr="00380119">
        <w:tc>
          <w:tcPr>
            <w:tcW w:w="117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1264B96A" w14:textId="15F8696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1</w:t>
            </w:r>
          </w:p>
        </w:tc>
        <w:tc>
          <w:tcPr>
            <w:tcW w:w="957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3D29E176" w14:textId="75EF51C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0ABB506D" w14:textId="792036B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F090FEE" w14:textId="63DF45E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86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9B50F5B" w14:textId="078A40E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71</w:t>
            </w:r>
          </w:p>
        </w:tc>
        <w:tc>
          <w:tcPr>
            <w:tcW w:w="93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21ACD22" w14:textId="5DE9CE4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81</w:t>
            </w:r>
          </w:p>
        </w:tc>
        <w:tc>
          <w:tcPr>
            <w:tcW w:w="882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793C583B" w14:textId="6D9ADE7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1B11C932" w14:textId="695489C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14603D16" w14:textId="6B36E43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B143821" w14:textId="33DE306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07</w:t>
            </w:r>
          </w:p>
        </w:tc>
        <w:tc>
          <w:tcPr>
            <w:tcW w:w="968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1BA1A3C" w14:textId="6DF2D2C6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gamma</w:t>
            </w:r>
          </w:p>
        </w:tc>
      </w:tr>
      <w:tr w:rsidR="00492804" w14:paraId="1E2F6A99" w14:textId="77777777" w:rsidTr="00492804">
        <w:tc>
          <w:tcPr>
            <w:tcW w:w="1171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0270C1FD" w14:textId="178CF87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2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3ACEA6E8" w14:textId="1624642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65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24E5DB44" w14:textId="0D2379E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21198709" w14:textId="2509245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86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6B5E3B1C" w14:textId="6AC3A34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6</w:t>
            </w:r>
          </w:p>
        </w:tc>
        <w:tc>
          <w:tcPr>
            <w:tcW w:w="933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190E8F05" w14:textId="6E5C935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674</w:t>
            </w:r>
          </w:p>
        </w:tc>
        <w:tc>
          <w:tcPr>
            <w:tcW w:w="882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5E917161" w14:textId="708C7C2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0CB789C8" w14:textId="58844D4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782D7493" w14:textId="66952D3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02DE3114" w14:textId="03F3F54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1</w:t>
            </w:r>
          </w:p>
        </w:tc>
        <w:tc>
          <w:tcPr>
            <w:tcW w:w="968" w:type="dxa"/>
            <w:tcBorders>
              <w:bottom w:val="single" w:sz="24" w:space="0" w:color="auto"/>
            </w:tcBorders>
            <w:shd w:val="clear" w:color="auto" w:fill="auto"/>
            <w:vAlign w:val="bottom"/>
          </w:tcPr>
          <w:p w14:paraId="210D818B" w14:textId="4114EF38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beta</w:t>
            </w:r>
          </w:p>
        </w:tc>
      </w:tr>
      <w:tr w:rsidR="00492804" w14:paraId="2582821F" w14:textId="77777777" w:rsidTr="00492804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547E81C" w14:textId="5B2A160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3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2A028EE" w14:textId="789CE15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54EF320" w14:textId="357DA0A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0D1E31A" w14:textId="2F89A6D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074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0F021312" w14:textId="4ED2ADC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924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DA25CF9" w14:textId="0362323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972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8D5B415" w14:textId="692D504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50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96A4FE9" w14:textId="0A6DAE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3.913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E888604" w14:textId="2CB919A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042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68A48B4" w14:textId="541A0BD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308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  <w:vAlign w:val="bottom"/>
          </w:tcPr>
          <w:p w14:paraId="121407F8" w14:textId="0644E75D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olymorph</w:t>
            </w:r>
          </w:p>
        </w:tc>
      </w:tr>
      <w:tr w:rsidR="00492804" w14:paraId="2360CC18" w14:textId="77777777" w:rsidTr="00492804">
        <w:tc>
          <w:tcPr>
            <w:tcW w:w="117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0A13EF82" w14:textId="1C6C8D5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4</w:t>
            </w:r>
          </w:p>
        </w:tc>
        <w:tc>
          <w:tcPr>
            <w:tcW w:w="957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39D800A7" w14:textId="0B77F39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E9DE9E0" w14:textId="13C7BFC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7B21FCBB" w14:textId="7115987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0745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1E98146" w14:textId="64874FF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924</w:t>
            </w:r>
          </w:p>
        </w:tc>
        <w:tc>
          <w:tcPr>
            <w:tcW w:w="93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561157A2" w14:textId="3613BA3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972</w:t>
            </w:r>
          </w:p>
        </w:tc>
        <w:tc>
          <w:tcPr>
            <w:tcW w:w="882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725BCFB2" w14:textId="2DDC3AC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505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73BC471" w14:textId="74C8D4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3.913</w:t>
            </w:r>
          </w:p>
        </w:tc>
        <w:tc>
          <w:tcPr>
            <w:tcW w:w="902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5AEC08BA" w14:textId="57954F3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042</w:t>
            </w:r>
          </w:p>
        </w:tc>
        <w:tc>
          <w:tcPr>
            <w:tcW w:w="99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C17B411" w14:textId="160BD50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308</w:t>
            </w:r>
          </w:p>
        </w:tc>
        <w:tc>
          <w:tcPr>
            <w:tcW w:w="968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2463CA9E" w14:textId="5EF95426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olymorph</w:t>
            </w:r>
          </w:p>
        </w:tc>
      </w:tr>
      <w:tr w:rsidR="00492804" w14:paraId="468613A3" w14:textId="77777777" w:rsidTr="00492804">
        <w:tc>
          <w:tcPr>
            <w:tcW w:w="1171" w:type="dxa"/>
            <w:shd w:val="clear" w:color="auto" w:fill="auto"/>
            <w:vAlign w:val="bottom"/>
          </w:tcPr>
          <w:p w14:paraId="66D0FFDF" w14:textId="1E1E1C6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5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7AF5061E" w14:textId="0433A8A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24F8B39F" w14:textId="4CD8F7D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740FA503" w14:textId="3AA8B44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948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73A6485" w14:textId="75197C2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364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362F02AE" w14:textId="6DBC0AD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3413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4486A82D" w14:textId="61F9399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7CEE8D74" w14:textId="312435F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569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66B58370" w14:textId="55364CB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C8059E5" w14:textId="1F2922F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81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430589D9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50125132" w14:textId="77777777" w:rsidTr="00492804">
        <w:tc>
          <w:tcPr>
            <w:tcW w:w="1171" w:type="dxa"/>
            <w:shd w:val="clear" w:color="auto" w:fill="auto"/>
            <w:vAlign w:val="bottom"/>
          </w:tcPr>
          <w:p w14:paraId="3D6C3CE2" w14:textId="082EBFC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6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7C687673" w14:textId="047F5C8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4E951D80" w14:textId="250C915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49999DED" w14:textId="6E306D3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931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54C728D" w14:textId="52DB33D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058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00D362D1" w14:textId="3E61B7C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567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4882AC5D" w14:textId="45D3DE8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81B4DB7" w14:textId="6C0CB25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48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2A815A4C" w14:textId="3E22908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3F71CFE7" w14:textId="4F0EFAC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48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0C41B6E6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42789083" w14:textId="77777777" w:rsidTr="00492804">
        <w:tc>
          <w:tcPr>
            <w:tcW w:w="1171" w:type="dxa"/>
            <w:shd w:val="clear" w:color="auto" w:fill="auto"/>
            <w:vAlign w:val="bottom"/>
          </w:tcPr>
          <w:p w14:paraId="41396A40" w14:textId="0CB7BAE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7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52ADF27D" w14:textId="7F89E72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763C8C0F" w14:textId="687524E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0BD615D0" w14:textId="711556B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358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F0F7181" w14:textId="5AAC3E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591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7E822A64" w14:textId="1CEEA7C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163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62A137EF" w14:textId="0AA6769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DEBC488" w14:textId="2F1FA89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314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38DF8726" w14:textId="6C94664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72508C4D" w14:textId="14238F9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027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17235B77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2B1B4A66" w14:textId="77777777" w:rsidTr="00492804">
        <w:tc>
          <w:tcPr>
            <w:tcW w:w="1171" w:type="dxa"/>
            <w:shd w:val="clear" w:color="auto" w:fill="auto"/>
            <w:vAlign w:val="bottom"/>
          </w:tcPr>
          <w:p w14:paraId="27D19857" w14:textId="3347CAA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8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2ECE009F" w14:textId="643630B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2FFAA463" w14:textId="0DF9058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3D812E86" w14:textId="2556B6D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22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FE2AC3D" w14:textId="0AB1D81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249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55F666AB" w14:textId="63BB866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1378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68CD8509" w14:textId="2C1F0E8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F759F16" w14:textId="3E7D425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263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4E64C949" w14:textId="6666A94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0B8ADB80" w14:textId="0B798A1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047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69137924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181F160B" w14:textId="77777777" w:rsidTr="00492804">
        <w:tc>
          <w:tcPr>
            <w:tcW w:w="1171" w:type="dxa"/>
            <w:shd w:val="clear" w:color="auto" w:fill="auto"/>
            <w:vAlign w:val="bottom"/>
          </w:tcPr>
          <w:p w14:paraId="1269BBE6" w14:textId="50B3B17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9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7D5A27BD" w14:textId="18AC91B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06B37EEA" w14:textId="2F5E6DF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2F189739" w14:textId="54ACC8A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011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D6E32BB" w14:textId="039ADCE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779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679D25A5" w14:textId="6718634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1042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12BA127F" w14:textId="2DA575D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076446AA" w14:textId="3FA63A7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249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2CF7A7E6" w14:textId="671D585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33F0E89D" w14:textId="6BD2160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075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3C18A281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6ABA279E" w14:textId="77777777" w:rsidTr="00492804">
        <w:tc>
          <w:tcPr>
            <w:tcW w:w="1171" w:type="dxa"/>
            <w:shd w:val="clear" w:color="auto" w:fill="auto"/>
            <w:vAlign w:val="bottom"/>
          </w:tcPr>
          <w:p w14:paraId="1827A984" w14:textId="75A32AD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0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449EF64F" w14:textId="0FB0159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215C07DF" w14:textId="7137EE7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62A6C150" w14:textId="09C4D53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982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325308F5" w14:textId="5F34E55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473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368B7240" w14:textId="0B4E26B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1067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1EAAD386" w14:textId="502F657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A818018" w14:textId="45534D4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215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751BC5F9" w14:textId="27C99E7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4586D692" w14:textId="7CD077F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085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60E27548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40DF4997" w14:textId="77777777" w:rsidTr="00492804">
        <w:tc>
          <w:tcPr>
            <w:tcW w:w="1171" w:type="dxa"/>
            <w:shd w:val="clear" w:color="auto" w:fill="auto"/>
            <w:vAlign w:val="bottom"/>
          </w:tcPr>
          <w:p w14:paraId="560EE294" w14:textId="6496546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1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141723C8" w14:textId="7630FD5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56C4653B" w14:textId="50749B9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476C5D67" w14:textId="2482FD8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789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3481183" w14:textId="5043F01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789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1ED480F2" w14:textId="595D8A7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0632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596379C9" w14:textId="74963D0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84404DC" w14:textId="42B096D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2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447B5AE4" w14:textId="0B980A8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4B5AB70B" w14:textId="62D8B50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935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722CEF25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6E1C6911" w14:textId="77777777" w:rsidTr="00492804">
        <w:tc>
          <w:tcPr>
            <w:tcW w:w="1171" w:type="dxa"/>
            <w:shd w:val="clear" w:color="auto" w:fill="auto"/>
            <w:vAlign w:val="bottom"/>
          </w:tcPr>
          <w:p w14:paraId="4DB7D55C" w14:textId="2EA4F10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2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2080F833" w14:textId="08BEA70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0EBE84D6" w14:textId="151B88F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3DFAC415" w14:textId="5C6182F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562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8413843" w14:textId="23EAB39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1435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59184BFD" w14:textId="7DF7C07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0371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14280719" w14:textId="249F08D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EA509EB" w14:textId="042407B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166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7C7A7347" w14:textId="7547B90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00A5751D" w14:textId="5B918C4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147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668A98FF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102A8E7A" w14:textId="77777777" w:rsidTr="00492804">
        <w:tc>
          <w:tcPr>
            <w:tcW w:w="1171" w:type="dxa"/>
            <w:shd w:val="clear" w:color="auto" w:fill="auto"/>
            <w:vAlign w:val="bottom"/>
          </w:tcPr>
          <w:p w14:paraId="2E5B1E6F" w14:textId="79BF075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3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78AB64B5" w14:textId="308A3B8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62437288" w14:textId="421A5B1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508DB222" w14:textId="08268D2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472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6F79D50" w14:textId="4A00EEC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1083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445AF388" w14:textId="20D5F0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0236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703D90B4" w14:textId="4A803F7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04E5439A" w14:textId="350FD82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141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6A5F284F" w14:textId="3BE3354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F9A55D5" w14:textId="168046C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165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3EDBC53D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624FE443" w14:textId="77777777" w:rsidTr="00492804">
        <w:tc>
          <w:tcPr>
            <w:tcW w:w="1171" w:type="dxa"/>
            <w:shd w:val="clear" w:color="auto" w:fill="auto"/>
            <w:vAlign w:val="bottom"/>
          </w:tcPr>
          <w:p w14:paraId="54E32598" w14:textId="5228138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4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2926138F" w14:textId="6682676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34C91889" w14:textId="33C5C53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21BF1377" w14:textId="452ABC6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111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3A5A91F3" w14:textId="138B49F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0339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3F9DE953" w14:textId="61A21EB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.9621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280CEB06" w14:textId="238127F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2A0FECD" w14:textId="2CE75EF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086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455BCC19" w14:textId="4332E59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6DB1BBD0" w14:textId="129EFD7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216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567F0782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63490CCD" w14:textId="77777777" w:rsidTr="00492804">
        <w:tc>
          <w:tcPr>
            <w:tcW w:w="1171" w:type="dxa"/>
            <w:shd w:val="clear" w:color="auto" w:fill="auto"/>
            <w:vAlign w:val="bottom"/>
          </w:tcPr>
          <w:p w14:paraId="7E7DBD21" w14:textId="786DB03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5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38CDA2C2" w14:textId="230F0C5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43E9CB69" w14:textId="1359734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7B2D5A4D" w14:textId="69A8F09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9859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15EE300A" w14:textId="1122C3B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716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6DB5B10B" w14:textId="7DBB552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854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6E55E2C9" w14:textId="16BE241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463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FEA3985" w14:textId="177C44E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11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07AD90F1" w14:textId="156B252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145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289E1723" w14:textId="4A7C686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358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53EA6C49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229E03FB" w14:textId="77777777" w:rsidTr="00492804">
        <w:tc>
          <w:tcPr>
            <w:tcW w:w="1171" w:type="dxa"/>
            <w:shd w:val="clear" w:color="auto" w:fill="auto"/>
            <w:vAlign w:val="bottom"/>
          </w:tcPr>
          <w:p w14:paraId="4BE78525" w14:textId="21BF576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6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0BEBBEAD" w14:textId="44898FB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6DFEAB57" w14:textId="6C5A61C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5E002728" w14:textId="6264E488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896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6EB21CB" w14:textId="53A010E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394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457C30AD" w14:textId="3EB4F2B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545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48644513" w14:textId="3ED021E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39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9BAB6C7" w14:textId="51B2A44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308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1B02D812" w14:textId="4D559C4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262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727F3F8" w14:textId="68581645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421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32C74B3C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64E69D73" w14:textId="77777777" w:rsidTr="00492804">
        <w:tc>
          <w:tcPr>
            <w:tcW w:w="1171" w:type="dxa"/>
            <w:shd w:val="clear" w:color="auto" w:fill="auto"/>
            <w:vAlign w:val="bottom"/>
          </w:tcPr>
          <w:p w14:paraId="3303B69A" w14:textId="165B38C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7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308104E4" w14:textId="449EBAE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60A57B96" w14:textId="1874429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478324C0" w14:textId="3F2BC0E6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8695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0D25ABE0" w14:textId="0C93FED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197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793F66D8" w14:textId="24A3417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343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10596EB3" w14:textId="2612314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409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51F870D0" w14:textId="22F9C84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338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430CC6B6" w14:textId="638581A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317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C300437" w14:textId="13CB6AB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449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391E927D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5895DA0D" w14:textId="77777777" w:rsidTr="00492804">
        <w:tc>
          <w:tcPr>
            <w:tcW w:w="1171" w:type="dxa"/>
            <w:shd w:val="clear" w:color="auto" w:fill="auto"/>
            <w:vAlign w:val="bottom"/>
          </w:tcPr>
          <w:p w14:paraId="297D3725" w14:textId="7DC9A4CD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8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43B95916" w14:textId="3BC440C3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389B883F" w14:textId="72F54F1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41C697E7" w14:textId="47E7B51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268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7ABE498A" w14:textId="1F1B12E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03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71181E0E" w14:textId="6CB07F0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195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4545E0B8" w14:textId="4A0542D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381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4CAC066" w14:textId="46E15D1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429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1143BC75" w14:textId="4EBC026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739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6EA19F34" w14:textId="1DB62B14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534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496591C4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92804" w14:paraId="167904BE" w14:textId="77777777" w:rsidTr="00492804">
        <w:tc>
          <w:tcPr>
            <w:tcW w:w="1171" w:type="dxa"/>
            <w:shd w:val="clear" w:color="auto" w:fill="auto"/>
            <w:vAlign w:val="bottom"/>
          </w:tcPr>
          <w:p w14:paraId="2BC4F5CA" w14:textId="709F4E1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9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3E160F23" w14:textId="2A82DE0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6F4F99DD" w14:textId="798CBC7C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5BCE9F8E" w14:textId="2727CA3F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6947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0CBF68F" w14:textId="3C86ADA0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793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4BBE9BF9" w14:textId="15BFABB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961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6A7278FE" w14:textId="752A7399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9.356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4498AACC" w14:textId="78A1ADA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461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2FDD3DFC" w14:textId="6D9040FA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881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559FB946" w14:textId="52199827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.57</w:t>
            </w:r>
          </w:p>
        </w:tc>
        <w:tc>
          <w:tcPr>
            <w:tcW w:w="968" w:type="dxa"/>
            <w:shd w:val="clear" w:color="auto" w:fill="auto"/>
            <w:vAlign w:val="bottom"/>
          </w:tcPr>
          <w:p w14:paraId="6B938C44" w14:textId="77777777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760345E6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>.  Experimental information for CSD entries for XXX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83"/>
        <w:gridCol w:w="1137"/>
        <w:gridCol w:w="825"/>
        <w:gridCol w:w="583"/>
        <w:gridCol w:w="663"/>
        <w:gridCol w:w="6065"/>
      </w:tblGrid>
      <w:tr w:rsidR="00612353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612353" w14:paraId="09C22672" w14:textId="2FADBC92" w:rsidTr="006D5E4F">
        <w:tc>
          <w:tcPr>
            <w:tcW w:w="0" w:type="auto"/>
            <w:vAlign w:val="bottom"/>
          </w:tcPr>
          <w:p w14:paraId="54880E13" w14:textId="49173F12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</w:t>
            </w:r>
          </w:p>
        </w:tc>
        <w:tc>
          <w:tcPr>
            <w:tcW w:w="0" w:type="auto"/>
            <w:vAlign w:val="bottom"/>
          </w:tcPr>
          <w:p w14:paraId="0290D82F" w14:textId="1BDB6411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768D7291" w14:textId="4A9AA170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12</w:t>
            </w:r>
          </w:p>
        </w:tc>
        <w:tc>
          <w:tcPr>
            <w:tcW w:w="0" w:type="auto"/>
            <w:vAlign w:val="bottom"/>
          </w:tcPr>
          <w:p w14:paraId="1260C821" w14:textId="2930278C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73</w:t>
            </w:r>
          </w:p>
        </w:tc>
        <w:tc>
          <w:tcPr>
            <w:tcW w:w="0" w:type="auto"/>
            <w:vAlign w:val="bottom"/>
          </w:tcPr>
          <w:p w14:paraId="5160D4F7" w14:textId="3769E1E1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8</w:t>
            </w:r>
          </w:p>
        </w:tc>
        <w:tc>
          <w:tcPr>
            <w:tcW w:w="0" w:type="auto"/>
          </w:tcPr>
          <w:p w14:paraId="3727F56C" w14:textId="73233260" w:rsidR="00492804" w:rsidRDefault="00261F5E" w:rsidP="00261F5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Crystallized from cold </w:t>
            </w:r>
            <w:r w:rsidRPr="00261F5E">
              <w:rPr>
                <w:rFonts w:ascii="Calibri" w:hAnsi="Calibri" w:cs="Calibri"/>
                <w:color w:val="000000"/>
              </w:rPr>
              <w:t>N,N-dimethylformamid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emm&lt;/Author&gt;&lt;Year&gt;1998&lt;/Year&gt;&lt;IDText&gt;1,1-Diamino-2,2-dinitroethylene: a Novel Energetic Material with Infinite Layers in Two Dimensions&lt;/IDText&gt;&lt;DisplayText&gt;&lt;style face="superscript"&gt;1&lt;/style&gt;&lt;/DisplayText&gt;&lt;record&gt;&lt;dates&gt;&lt;pub-dates&gt;&lt;date&gt;12/15&lt;/date&gt;&lt;/pub-dates&gt;&lt;year&gt;1998&lt;/year&gt;&lt;/dates&gt;&lt;urls&gt;&lt;related-urls&gt;&lt;url&gt;https://doi.org/10.1107/S0108270198007987&lt;/url&gt;&lt;/related-urls&gt;&lt;/urls&gt;&lt;isbn&gt;0108-2701&lt;/isbn&gt;&lt;titles&gt;&lt;title&gt;1,1-Diamino-2,2-dinitroethylene: a Novel Energetic Material with Infinite Layers in Two Dimensions&lt;/title&gt;&lt;secondary-title&gt;Acta Crystallographica Section C&lt;/secondary-title&gt;&lt;/titles&gt;&lt;pages&gt;1997-1999&lt;/pages&gt;&lt;number&gt;12&lt;/number&gt;&lt;contributors&gt;&lt;authors&gt;&lt;author&gt;Bemm, U.&lt;/author&gt;&lt;author&gt;Ostmark, H.&lt;/author&gt;&lt;/authors&gt;&lt;/contributors&gt;&lt;added-date format="utc"&gt;1737031221&lt;/added-date&gt;&lt;ref-type name="Journal Article"&gt;17&lt;/ref-type&gt;&lt;rec-number&gt;10242&lt;/rec-number&gt;&lt;publisher&gt;International Union of Crystallography&lt;/publisher&gt;&lt;last-updated-date format="utc"&gt;1737031221&lt;/last-updated-date&gt;&lt;volume&gt;5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261F5E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1228351F" w14:textId="12FF010C" w:rsidTr="006D5E4F">
        <w:tc>
          <w:tcPr>
            <w:tcW w:w="0" w:type="auto"/>
            <w:vAlign w:val="bottom"/>
          </w:tcPr>
          <w:p w14:paraId="78498CB3" w14:textId="740B3B2B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1</w:t>
            </w:r>
          </w:p>
        </w:tc>
        <w:tc>
          <w:tcPr>
            <w:tcW w:w="0" w:type="auto"/>
            <w:vAlign w:val="bottom"/>
          </w:tcPr>
          <w:p w14:paraId="38A7A315" w14:textId="6DE9D6EE" w:rsidR="00492804" w:rsidRDefault="00492804" w:rsidP="0049280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D02B01C" w14:textId="3EE76178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02</w:t>
            </w:r>
          </w:p>
        </w:tc>
        <w:tc>
          <w:tcPr>
            <w:tcW w:w="0" w:type="auto"/>
            <w:vAlign w:val="bottom"/>
          </w:tcPr>
          <w:p w14:paraId="291ABADC" w14:textId="4D931FEB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FE357DB" w14:textId="203C66B8" w:rsidR="00492804" w:rsidRDefault="00492804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9</w:t>
            </w:r>
          </w:p>
        </w:tc>
        <w:tc>
          <w:tcPr>
            <w:tcW w:w="0" w:type="auto"/>
          </w:tcPr>
          <w:p w14:paraId="5BD7EC32" w14:textId="7AEC9EA4" w:rsidR="00492804" w:rsidRDefault="00261F5E" w:rsidP="0049280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  <w:tr w:rsidR="00612353" w14:paraId="650E684B" w14:textId="058D14E8" w:rsidTr="006D5E4F">
        <w:tc>
          <w:tcPr>
            <w:tcW w:w="0" w:type="auto"/>
            <w:vAlign w:val="bottom"/>
          </w:tcPr>
          <w:p w14:paraId="2B8AAD98" w14:textId="483D6D58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SEDTUQ02</w:t>
            </w:r>
          </w:p>
        </w:tc>
        <w:tc>
          <w:tcPr>
            <w:tcW w:w="0" w:type="auto"/>
            <w:vAlign w:val="bottom"/>
          </w:tcPr>
          <w:p w14:paraId="02327711" w14:textId="7798B44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18FF08B1" w14:textId="384872B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61</w:t>
            </w:r>
          </w:p>
        </w:tc>
        <w:tc>
          <w:tcPr>
            <w:tcW w:w="0" w:type="auto"/>
            <w:vAlign w:val="bottom"/>
          </w:tcPr>
          <w:p w14:paraId="0DFAEED6" w14:textId="4E66950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</w:t>
            </w:r>
          </w:p>
        </w:tc>
        <w:tc>
          <w:tcPr>
            <w:tcW w:w="0" w:type="auto"/>
            <w:vAlign w:val="bottom"/>
          </w:tcPr>
          <w:p w14:paraId="6027F6D3" w14:textId="506F00C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1067BA7D" w14:textId="3213C72F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w cooling from DMF or DMSO; Oxford </w:t>
            </w:r>
            <w:proofErr w:type="spellStart"/>
            <w:r>
              <w:rPr>
                <w:rFonts w:ascii="Calibri" w:hAnsi="Calibri" w:cs="Calibri"/>
                <w:color w:val="000000"/>
              </w:rPr>
              <w:t>Cryosystem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emperature controller on diffractome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656CF8E" w14:textId="7669F558" w:rsidTr="006D5E4F">
        <w:tc>
          <w:tcPr>
            <w:tcW w:w="0" w:type="auto"/>
            <w:vAlign w:val="bottom"/>
          </w:tcPr>
          <w:p w14:paraId="74C3EA06" w14:textId="4D7CF18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3</w:t>
            </w:r>
          </w:p>
        </w:tc>
        <w:tc>
          <w:tcPr>
            <w:tcW w:w="0" w:type="auto"/>
            <w:vAlign w:val="bottom"/>
          </w:tcPr>
          <w:p w14:paraId="1AF5E4CA" w14:textId="4D4BE80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B398A26" w14:textId="7411D9D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02</w:t>
            </w:r>
          </w:p>
        </w:tc>
        <w:tc>
          <w:tcPr>
            <w:tcW w:w="0" w:type="auto"/>
            <w:vAlign w:val="bottom"/>
          </w:tcPr>
          <w:p w14:paraId="6D9F4D06" w14:textId="6BDE0F6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2933DB8" w14:textId="4100B7C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59F62A0D" w14:textId="44677A1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w cooling from DMF or DMSO; Oxford </w:t>
            </w:r>
            <w:proofErr w:type="spellStart"/>
            <w:r>
              <w:rPr>
                <w:rFonts w:ascii="Calibri" w:hAnsi="Calibri" w:cs="Calibri"/>
                <w:color w:val="000000"/>
              </w:rPr>
              <w:t>Cryosystem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emperature controller on diffractome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45FA6332" w14:textId="53B822F1" w:rsidTr="006D5E4F">
        <w:tc>
          <w:tcPr>
            <w:tcW w:w="0" w:type="auto"/>
            <w:vAlign w:val="bottom"/>
          </w:tcPr>
          <w:p w14:paraId="2B6560F1" w14:textId="5398434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4</w:t>
            </w:r>
          </w:p>
        </w:tc>
        <w:tc>
          <w:tcPr>
            <w:tcW w:w="0" w:type="auto"/>
            <w:vAlign w:val="bottom"/>
          </w:tcPr>
          <w:p w14:paraId="6B44B5AB" w14:textId="13592A9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105D1E18" w14:textId="5EC4E1F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1</w:t>
            </w:r>
          </w:p>
        </w:tc>
        <w:tc>
          <w:tcPr>
            <w:tcW w:w="0" w:type="auto"/>
            <w:vAlign w:val="bottom"/>
          </w:tcPr>
          <w:p w14:paraId="1D306745" w14:textId="421D902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33</w:t>
            </w:r>
          </w:p>
        </w:tc>
        <w:tc>
          <w:tcPr>
            <w:tcW w:w="0" w:type="auto"/>
            <w:vAlign w:val="bottom"/>
          </w:tcPr>
          <w:p w14:paraId="4FE4ECE9" w14:textId="033016B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5A2158CE" w14:textId="00ACB03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w cooling from DMF or DMSO; Oxford </w:t>
            </w:r>
            <w:proofErr w:type="spellStart"/>
            <w:r>
              <w:rPr>
                <w:rFonts w:ascii="Calibri" w:hAnsi="Calibri" w:cs="Calibri"/>
                <w:color w:val="000000"/>
              </w:rPr>
              <w:t>Cryosystem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emperature controller on diffractome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4B92CD64" w14:textId="77777777" w:rsidTr="006D5E4F">
        <w:tc>
          <w:tcPr>
            <w:tcW w:w="0" w:type="auto"/>
            <w:vAlign w:val="bottom"/>
          </w:tcPr>
          <w:p w14:paraId="2956B448" w14:textId="66E334B4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5</w:t>
            </w:r>
          </w:p>
        </w:tc>
        <w:tc>
          <w:tcPr>
            <w:tcW w:w="0" w:type="auto"/>
            <w:vAlign w:val="bottom"/>
          </w:tcPr>
          <w:p w14:paraId="7E4EE407" w14:textId="3569C44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338ED163" w14:textId="359B649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42</w:t>
            </w:r>
          </w:p>
        </w:tc>
        <w:tc>
          <w:tcPr>
            <w:tcW w:w="0" w:type="auto"/>
            <w:vAlign w:val="bottom"/>
          </w:tcPr>
          <w:p w14:paraId="09038BB9" w14:textId="256F6A7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73</w:t>
            </w:r>
          </w:p>
        </w:tc>
        <w:tc>
          <w:tcPr>
            <w:tcW w:w="0" w:type="auto"/>
            <w:vAlign w:val="bottom"/>
          </w:tcPr>
          <w:p w14:paraId="6813F9FE" w14:textId="3E54677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616A718B" w14:textId="67E11A4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w cooling from DMF or DMSO; Oxford </w:t>
            </w:r>
            <w:proofErr w:type="spellStart"/>
            <w:r>
              <w:rPr>
                <w:rFonts w:ascii="Calibri" w:hAnsi="Calibri" w:cs="Calibri"/>
                <w:color w:val="000000"/>
              </w:rPr>
              <w:t>Cryosystem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emperature controller on diffractome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4CD63830" w14:textId="77777777" w:rsidTr="006D5E4F">
        <w:tc>
          <w:tcPr>
            <w:tcW w:w="0" w:type="auto"/>
            <w:vAlign w:val="bottom"/>
          </w:tcPr>
          <w:p w14:paraId="6F8ADFED" w14:textId="4712335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6</w:t>
            </w:r>
          </w:p>
        </w:tc>
        <w:tc>
          <w:tcPr>
            <w:tcW w:w="0" w:type="auto"/>
            <w:vAlign w:val="bottom"/>
          </w:tcPr>
          <w:p w14:paraId="3DBD7ADD" w14:textId="2047AAA1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291F3C30" w14:textId="7869B42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59</w:t>
            </w:r>
          </w:p>
        </w:tc>
        <w:tc>
          <w:tcPr>
            <w:tcW w:w="0" w:type="auto"/>
            <w:vAlign w:val="bottom"/>
          </w:tcPr>
          <w:p w14:paraId="2E54D75A" w14:textId="0A31624A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93</w:t>
            </w:r>
          </w:p>
        </w:tc>
        <w:tc>
          <w:tcPr>
            <w:tcW w:w="0" w:type="auto"/>
            <w:vAlign w:val="bottom"/>
          </w:tcPr>
          <w:p w14:paraId="07D67057" w14:textId="239458D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48A06883" w14:textId="10EAA77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low cooling from DMF or DMSO; Oxford </w:t>
            </w:r>
            <w:proofErr w:type="spellStart"/>
            <w:r>
              <w:rPr>
                <w:rFonts w:ascii="Calibri" w:hAnsi="Calibri" w:cs="Calibri"/>
                <w:color w:val="000000"/>
              </w:rPr>
              <w:t>Cryosystem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emperature controller on diffractome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27792433" w14:textId="77777777" w:rsidTr="006D5E4F">
        <w:tc>
          <w:tcPr>
            <w:tcW w:w="0" w:type="auto"/>
            <w:vAlign w:val="bottom"/>
          </w:tcPr>
          <w:p w14:paraId="202354F7" w14:textId="0D20430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7</w:t>
            </w:r>
          </w:p>
        </w:tc>
        <w:tc>
          <w:tcPr>
            <w:tcW w:w="0" w:type="auto"/>
            <w:vAlign w:val="bottom"/>
          </w:tcPr>
          <w:p w14:paraId="067F56EF" w14:textId="29B791F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5E36C213" w14:textId="0266D22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.3</w:t>
            </w:r>
          </w:p>
        </w:tc>
        <w:tc>
          <w:tcPr>
            <w:tcW w:w="0" w:type="auto"/>
            <w:vAlign w:val="bottom"/>
          </w:tcPr>
          <w:p w14:paraId="75C03608" w14:textId="3D99B2F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03</w:t>
            </w:r>
          </w:p>
        </w:tc>
        <w:tc>
          <w:tcPr>
            <w:tcW w:w="0" w:type="auto"/>
            <w:vAlign w:val="bottom"/>
          </w:tcPr>
          <w:p w14:paraId="69E5B6A8" w14:textId="4C742E9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2C9D3EA6" w14:textId="081B068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owder data; finely ground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2860835B" w14:textId="77777777" w:rsidTr="006D5E4F">
        <w:tc>
          <w:tcPr>
            <w:tcW w:w="0" w:type="auto"/>
            <w:vAlign w:val="bottom"/>
          </w:tcPr>
          <w:p w14:paraId="2356E720" w14:textId="202C147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8</w:t>
            </w:r>
          </w:p>
        </w:tc>
        <w:tc>
          <w:tcPr>
            <w:tcW w:w="0" w:type="auto"/>
            <w:vAlign w:val="bottom"/>
          </w:tcPr>
          <w:p w14:paraId="57ED811A" w14:textId="56193F1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4D7EB16A" w14:textId="219641D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.4</w:t>
            </w:r>
          </w:p>
        </w:tc>
        <w:tc>
          <w:tcPr>
            <w:tcW w:w="0" w:type="auto"/>
            <w:vAlign w:val="bottom"/>
          </w:tcPr>
          <w:p w14:paraId="106909BA" w14:textId="1C6922A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23</w:t>
            </w:r>
          </w:p>
        </w:tc>
        <w:tc>
          <w:tcPr>
            <w:tcW w:w="0" w:type="auto"/>
            <w:vAlign w:val="bottom"/>
          </w:tcPr>
          <w:p w14:paraId="28A6CC5C" w14:textId="086283E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6</w:t>
            </w:r>
          </w:p>
        </w:tc>
        <w:tc>
          <w:tcPr>
            <w:tcW w:w="0" w:type="auto"/>
          </w:tcPr>
          <w:p w14:paraId="21FAAA35" w14:textId="5ADDA7AF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owder data; finely ground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vers&lt;/Author&gt;&lt;Year&gt;2006&lt;/Year&gt;&lt;IDText&gt;α- and β-FOX-7, Polymorphs of a High Energy Density Material, Studied by X-ray Single Crystal and Powder Investigations in the Temperature Range from 200 to 423 K&lt;/IDText&gt;&lt;DisplayText&gt;&lt;style face="superscript"&gt;2&lt;/style&gt;&lt;/DisplayText&gt;&lt;record&gt;&lt;dates&gt;&lt;pub-dates&gt;&lt;date&gt;2006/06/01&lt;/date&gt;&lt;/pub-dates&gt;&lt;year&gt;2006&lt;/year&gt;&lt;/dates&gt;&lt;urls&gt;&lt;related-urls&gt;&lt;url&gt;https://doi.org/10.1021/ic052150m&lt;/url&gt;&lt;/related-urls&gt;&lt;/urls&gt;&lt;isbn&gt;0020-1669&lt;/isbn&gt;&lt;titles&gt;&lt;title&gt;α- and β-FOX-7, Polymorphs of a High Energy Density Material, Studied by X-ray Single Crystal and Powder Investigations in the Temperature Range from 200 to 423 K&lt;/title&gt;&lt;secondary-title&gt;Inorganic Chemistry&lt;/secondary-title&gt;&lt;/titles&gt;&lt;pages&gt;4996-5007&lt;/pages&gt;&lt;number&gt;13&lt;/number&gt;&lt;contributors&gt;&lt;authors&gt;&lt;author&gt;Evers, Jürgen&lt;/author&gt;&lt;author&gt;Klapötke, Thomas M.&lt;/author&gt;&lt;author&gt;Mayer, Peter&lt;/author&gt;&lt;author&gt;Oehlinger, Gilbert&lt;/author&gt;&lt;author&gt;Welch, Jan&lt;/author&gt;&lt;/authors&gt;&lt;/contributors&gt;&lt;added-date format="utc"&gt;1737031865&lt;/added-date&gt;&lt;ref-type name="Journal Article"&gt;17&lt;/ref-type&gt;&lt;rec-number&gt;10243&lt;/rec-number&gt;&lt;publisher&gt;American Chemical Society&lt;/publisher&gt;&lt;last-updated-date format="utc"&gt;1737031865&lt;/last-updated-date&gt;&lt;electronic-resource-num&gt;10.1021/ic052150m&lt;/electronic-resource-num&gt;&lt;volume&gt;4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CB10261" w14:textId="77777777" w:rsidTr="006D5E4F">
        <w:tc>
          <w:tcPr>
            <w:tcW w:w="0" w:type="auto"/>
            <w:vAlign w:val="bottom"/>
          </w:tcPr>
          <w:p w14:paraId="3B7063D6" w14:textId="466B3A11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09</w:t>
            </w:r>
          </w:p>
        </w:tc>
        <w:tc>
          <w:tcPr>
            <w:tcW w:w="0" w:type="auto"/>
            <w:vAlign w:val="bottom"/>
          </w:tcPr>
          <w:p w14:paraId="61B2DB16" w14:textId="1A9F6F6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58BCCBC" w14:textId="718171FF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1</w:t>
            </w:r>
          </w:p>
        </w:tc>
        <w:tc>
          <w:tcPr>
            <w:tcW w:w="0" w:type="auto"/>
            <w:vAlign w:val="bottom"/>
          </w:tcPr>
          <w:p w14:paraId="7F3A17CB" w14:textId="0DFF2A9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72AFBC3B" w14:textId="1111AC8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5AD51C71" w14:textId="5C6A3B8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radiation; recrystallized from 2-propanol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eents&lt;/Author&gt;&lt;Year&gt;2008&lt;/Year&gt;&lt;IDText&gt;Charge-density studies of energetic materials: CL-20 and FOX-7&lt;/IDText&gt;&lt;DisplayText&gt;&lt;style face="superscript"&gt;3&lt;/style&gt;&lt;/DisplayText&gt;&lt;record&gt;&lt;dates&gt;&lt;pub-dates&gt;&lt;date&gt;02/01&lt;/date&gt;&lt;/pub-dates&gt;&lt;year&gt;2008&lt;/year&gt;&lt;/dates&gt;&lt;keywords&gt;&lt;keyword&gt;energetic materials&lt;/keyword&gt;&lt;keyword&gt;topological analysis&lt;/keyword&gt;&lt;keyword&gt;charge density&lt;/keyword&gt;&lt;/keywords&gt;&lt;urls&gt;&lt;related-urls&gt;&lt;url&gt;https://doi.org/10.1107/S0108768107055292&lt;/url&gt;&lt;/related-urls&gt;&lt;/urls&gt;&lt;isbn&gt;0108-7681&lt;/isbn&gt;&lt;titles&gt;&lt;title&gt;Charge-density studies of energetic materials: CL-20 and FOX-7&lt;/title&gt;&lt;secondary-title&gt;Acta Crystallographica Section B&lt;/secondary-title&gt;&lt;/titles&gt;&lt;pages&gt;42-49&lt;/pages&gt;&lt;number&gt;1&lt;/number&gt;&lt;contributors&gt;&lt;authors&gt;&lt;author&gt;Meents, A.&lt;/author&gt;&lt;author&gt;Dittrich, B.&lt;/author&gt;&lt;author&gt;Johnas, S. K. J.&lt;/author&gt;&lt;author&gt;Thome, V.&lt;/author&gt;&lt;author&gt;Weckert, E. F.&lt;/author&gt;&lt;/authors&gt;&lt;/contributors&gt;&lt;added-date format="utc"&gt;1737032076&lt;/added-date&gt;&lt;ref-type name="Journal Article"&gt;17&lt;/ref-type&gt;&lt;rec-number&gt;10244&lt;/rec-number&gt;&lt;publisher&gt;International Union of Crystallography&lt;/publisher&gt;&lt;last-updated-date format="utc"&gt;1737032076&lt;/last-updated-date&gt;&lt;volume&gt;6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CA6385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9ECB3C8" w14:textId="77777777" w:rsidTr="006D5E4F">
        <w:tc>
          <w:tcPr>
            <w:tcW w:w="0" w:type="auto"/>
            <w:vAlign w:val="bottom"/>
          </w:tcPr>
          <w:p w14:paraId="33AFED82" w14:textId="6E13E64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0</w:t>
            </w:r>
          </w:p>
        </w:tc>
        <w:tc>
          <w:tcPr>
            <w:tcW w:w="0" w:type="auto"/>
            <w:vAlign w:val="bottom"/>
          </w:tcPr>
          <w:p w14:paraId="7F376838" w14:textId="0C75C640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0BA61DF0" w14:textId="1D434F5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08</w:t>
            </w:r>
          </w:p>
        </w:tc>
        <w:tc>
          <w:tcPr>
            <w:tcW w:w="0" w:type="auto"/>
            <w:vAlign w:val="bottom"/>
          </w:tcPr>
          <w:p w14:paraId="7ED741BF" w14:textId="3A48223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00</w:t>
            </w:r>
          </w:p>
        </w:tc>
        <w:tc>
          <w:tcPr>
            <w:tcW w:w="0" w:type="auto"/>
            <w:vAlign w:val="bottom"/>
          </w:tcPr>
          <w:p w14:paraId="23023A1E" w14:textId="7C5453E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2</w:t>
            </w:r>
          </w:p>
        </w:tc>
        <w:tc>
          <w:tcPr>
            <w:tcW w:w="0" w:type="auto"/>
          </w:tcPr>
          <w:p w14:paraId="277C62F2" w14:textId="0D9A2747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  <w:tr w:rsidR="00612353" w14:paraId="3BF41D4E" w14:textId="77777777" w:rsidTr="006D5E4F">
        <w:tc>
          <w:tcPr>
            <w:tcW w:w="0" w:type="auto"/>
            <w:vAlign w:val="bottom"/>
          </w:tcPr>
          <w:p w14:paraId="56510250" w14:textId="4A234478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1</w:t>
            </w:r>
          </w:p>
        </w:tc>
        <w:tc>
          <w:tcPr>
            <w:tcW w:w="0" w:type="auto"/>
            <w:vAlign w:val="bottom"/>
          </w:tcPr>
          <w:p w14:paraId="7CD29984" w14:textId="4606862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365850B8" w14:textId="0354BEB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14</w:t>
            </w:r>
          </w:p>
        </w:tc>
        <w:tc>
          <w:tcPr>
            <w:tcW w:w="0" w:type="auto"/>
            <w:vAlign w:val="bottom"/>
          </w:tcPr>
          <w:p w14:paraId="751D6EBE" w14:textId="652434D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052E6F4E" w14:textId="390BD9D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6170B59C" w14:textId="024080D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-refinement of data collected in SEDTUQ0</w:t>
            </w:r>
            <w:r w:rsidR="007342FD">
              <w:rPr>
                <w:rFonts w:ascii="Calibri" w:hAnsi="Calibri" w:cs="Calibri"/>
                <w:color w:val="000000"/>
              </w:rPr>
              <w:t>9</w:t>
            </w:r>
            <w:r w:rsidR="007342FD">
              <w:rPr>
                <w:rFonts w:ascii="Calibri" w:hAnsi="Calibri" w:cs="Calibri"/>
                <w:color w:val="000000"/>
              </w:rPr>
              <w:fldChar w:fldCharType="begin"/>
            </w:r>
            <w:r w:rsidR="007342FD">
              <w:rPr>
                <w:rFonts w:ascii="Calibri" w:hAnsi="Calibri" w:cs="Calibri"/>
                <w:color w:val="000000"/>
              </w:rPr>
              <w:instrText xml:space="preserve"> ADDIN EN.CITE &lt;EndNote&gt;&lt;Cite&gt;&lt;Author&gt;Woińska&lt;/Author&gt;&lt;Year&gt;2016&lt;/Year&gt;&lt;IDText&gt;Hydrogen atoms can be located accurately and precisely by x-ray crystallography&lt;/IDText&gt;&lt;DisplayText&gt;&lt;style face="superscript"&gt;4&lt;/style&gt;&lt;/DisplayText&gt;&lt;record&gt;&lt;urls&gt;&lt;related-urls&gt;&lt;url&gt;https://www.science.org/doi/abs/10.1126/sciadv.1600192&lt;/url&gt;&lt;/related-urls&gt;&lt;/urls&gt;&lt;titles&gt;&lt;title&gt;Hydrogen atoms can be located accurately and precisely by x-ray crystallography&lt;/title&gt;&lt;secondary-title&gt;Science Advances&lt;/secondary-title&gt;&lt;/titles&gt;&lt;pages&gt;e1600192&lt;/pages&gt;&lt;number&gt;5&lt;/number&gt;&lt;contributors&gt;&lt;authors&gt;&lt;author&gt;Woińska, Magdalena&lt;/author&gt;&lt;author&gt;Grabowsky, Simon&lt;/author&gt;&lt;author&gt;Dominiak, Paulina M.&lt;/author&gt;&lt;author&gt;Woźniak, Krzysztof&lt;/author&gt;&lt;author&gt;Jayatilaka, Dylan&lt;/author&gt;&lt;/authors&gt;&lt;/contributors&gt;&lt;added-date format="utc"&gt;1737032357&lt;/added-date&gt;&lt;ref-type name="Journal Article"&gt;17&lt;/ref-type&gt;&lt;dates&gt;&lt;year&gt;2016&lt;/year&gt;&lt;/dates&gt;&lt;rec-number&gt;10246&lt;/rec-number&gt;&lt;last-updated-date format="utc"&gt;1737032357&lt;/last-updated-date&gt;&lt;electronic-resource-num&gt;doi:10.1126/sciadv.1600192&lt;/electronic-resource-num&gt;&lt;volume&gt;2&lt;/volume&gt;&lt;/record&gt;&lt;/Cite&gt;&lt;/EndNote&gt;</w:instrText>
            </w:r>
            <w:r w:rsidR="007342FD">
              <w:rPr>
                <w:rFonts w:ascii="Calibri" w:hAnsi="Calibri" w:cs="Calibri"/>
                <w:color w:val="000000"/>
              </w:rPr>
              <w:fldChar w:fldCharType="separate"/>
            </w:r>
            <w:r w:rsidR="007342FD" w:rsidRPr="007342FD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7342FD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562BCFCE" w14:textId="77777777" w:rsidTr="006D5E4F">
        <w:tc>
          <w:tcPr>
            <w:tcW w:w="0" w:type="auto"/>
            <w:vAlign w:val="bottom"/>
          </w:tcPr>
          <w:p w14:paraId="08AEE07A" w14:textId="16B13E1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2</w:t>
            </w:r>
          </w:p>
        </w:tc>
        <w:tc>
          <w:tcPr>
            <w:tcW w:w="0" w:type="auto"/>
            <w:vAlign w:val="bottom"/>
          </w:tcPr>
          <w:p w14:paraId="37E650A2" w14:textId="28A7AD2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19B0260E" w14:textId="43AB99B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92</w:t>
            </w:r>
          </w:p>
        </w:tc>
        <w:tc>
          <w:tcPr>
            <w:tcW w:w="0" w:type="auto"/>
            <w:vAlign w:val="bottom"/>
          </w:tcPr>
          <w:p w14:paraId="15B09A57" w14:textId="29352A2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3</w:t>
            </w:r>
          </w:p>
        </w:tc>
        <w:tc>
          <w:tcPr>
            <w:tcW w:w="0" w:type="auto"/>
            <w:vAlign w:val="bottom"/>
          </w:tcPr>
          <w:p w14:paraId="331DB860" w14:textId="779EA26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8</w:t>
            </w:r>
          </w:p>
        </w:tc>
        <w:tc>
          <w:tcPr>
            <w:tcW w:w="0" w:type="auto"/>
          </w:tcPr>
          <w:p w14:paraId="1636FA44" w14:textId="4CA9BE56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ed concomitantly with phenanthroline cocrystal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i&lt;/Author&gt;&lt;Year&gt;2018&lt;/Year&gt;&lt;IDText&gt;Cocrystal structure, thermal behavior, and DFT calculations between FOX–7 and 1,10–Phenanthroline&lt;/IDText&gt;&lt;DisplayText&gt;&lt;style face="superscript"&gt;5&lt;/style&gt;&lt;/DisplayText&gt;&lt;record&gt;&lt;dates&gt;&lt;pub-dates&gt;&lt;date&gt;2018/12/05/&lt;/date&gt;&lt;/pub-dates&gt;&lt;year&gt;2018&lt;/year&gt;&lt;/dates&gt;&lt;keywords&gt;&lt;keyword&gt;FOX–7·Phen cocrystal&lt;/keyword&gt;&lt;keyword&gt;Crystal structure&lt;/keyword&gt;&lt;keyword&gt;Thermal behavior&lt;/keyword&gt;&lt;keyword&gt;HOMO-LUMO analysis&lt;/keyword&gt;&lt;keyword&gt;Mulliken charge&lt;/keyword&gt;&lt;keyword&gt;UV data&lt;/keyword&gt;&lt;/keywords&gt;&lt;urls&gt;&lt;related-urls&gt;&lt;url&gt;https://www.sciencedirect.com/science/article/pii/S0022286018307919&lt;/url&gt;&lt;/related-urls&gt;&lt;/urls&gt;&lt;isbn&gt;0022-2860&lt;/isbn&gt;&lt;titles&gt;&lt;title&gt;Cocrystal structure, thermal behavior, and DFT calculations between FOX–7 and 1,10–Phenanthroline&lt;/title&gt;&lt;secondary-title&gt;Journal of Molecular Structure&lt;/secondary-title&gt;&lt;/titles&gt;&lt;pages&gt;26-32&lt;/pages&gt;&lt;contributors&gt;&lt;authors&gt;&lt;author&gt;Li, Keyao&lt;/author&gt;&lt;author&gt;Ren, Xiangwen&lt;/author&gt;&lt;author&gt;Fu, Shuqin&lt;/author&gt;&lt;author&gt;Zhu, Jiaping&lt;/author&gt;&lt;/authors&gt;&lt;/contributors&gt;&lt;added-date format="utc"&gt;1737032675&lt;/added-date&gt;&lt;ref-type name="Journal Article"&gt;17&lt;/ref-type&gt;&lt;rec-number&gt;10248&lt;/rec-number&gt;&lt;last-updated-date format="utc"&gt;1737032675&lt;/last-updated-date&gt;&lt;electronic-resource-num&gt;https://doi.org/10.1016/j.molstruc.2018.06.090&lt;/electronic-resource-num&gt;&lt;volume&gt;117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342FD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567B49C" w14:textId="77777777" w:rsidTr="006D5E4F">
        <w:tc>
          <w:tcPr>
            <w:tcW w:w="0" w:type="auto"/>
            <w:vAlign w:val="bottom"/>
          </w:tcPr>
          <w:p w14:paraId="24AF54F5" w14:textId="1BC96F3D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3</w:t>
            </w:r>
          </w:p>
        </w:tc>
        <w:tc>
          <w:tcPr>
            <w:tcW w:w="0" w:type="auto"/>
            <w:vAlign w:val="bottom"/>
          </w:tcPr>
          <w:p w14:paraId="755B0614" w14:textId="19BD299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40052D9E" w14:textId="08F142B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1.04</w:t>
            </w:r>
          </w:p>
        </w:tc>
        <w:tc>
          <w:tcPr>
            <w:tcW w:w="0" w:type="auto"/>
            <w:vAlign w:val="bottom"/>
          </w:tcPr>
          <w:p w14:paraId="21B3E616" w14:textId="2A98936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0D8E8BBF" w14:textId="3A5B05F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3093E93E" w14:textId="6F590770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ynchrotron; </w:t>
            </w:r>
            <w:r w:rsidR="007342FD">
              <w:rPr>
                <w:rFonts w:ascii="Calibri" w:hAnsi="Calibri" w:cs="Calibri"/>
                <w:color w:val="000000"/>
              </w:rPr>
              <w:t>Grown from DMSO solution</w:t>
            </w:r>
            <w:r w:rsidR="007342FD">
              <w:rPr>
                <w:rFonts w:ascii="Calibri" w:hAnsi="Calibri" w:cs="Calibri"/>
                <w:color w:val="000000"/>
              </w:rPr>
              <w:fldChar w:fldCharType="begin"/>
            </w:r>
            <w:r w:rsidR="007342FD"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 w:rsidR="007342FD">
              <w:rPr>
                <w:rFonts w:ascii="Calibri" w:hAnsi="Calibri" w:cs="Calibri"/>
                <w:color w:val="000000"/>
              </w:rPr>
              <w:fldChar w:fldCharType="separate"/>
            </w:r>
            <w:r w:rsidR="007342FD" w:rsidRPr="007342FD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 w:rsidR="007342FD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BE9CBBD" w14:textId="77777777" w:rsidTr="006D5E4F">
        <w:tc>
          <w:tcPr>
            <w:tcW w:w="0" w:type="auto"/>
            <w:vAlign w:val="bottom"/>
          </w:tcPr>
          <w:p w14:paraId="1E214956" w14:textId="50FFEB9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5</w:t>
            </w:r>
          </w:p>
        </w:tc>
        <w:tc>
          <w:tcPr>
            <w:tcW w:w="0" w:type="auto"/>
            <w:vAlign w:val="bottom"/>
          </w:tcPr>
          <w:p w14:paraId="7E0739E9" w14:textId="04FE7939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76459F65" w14:textId="317D200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67</w:t>
            </w:r>
          </w:p>
        </w:tc>
        <w:tc>
          <w:tcPr>
            <w:tcW w:w="0" w:type="auto"/>
            <w:vAlign w:val="bottom"/>
          </w:tcPr>
          <w:p w14:paraId="6800DA5A" w14:textId="284184D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80</w:t>
            </w:r>
          </w:p>
        </w:tc>
        <w:tc>
          <w:tcPr>
            <w:tcW w:w="0" w:type="auto"/>
            <w:vAlign w:val="bottom"/>
          </w:tcPr>
          <w:p w14:paraId="03C5A7DC" w14:textId="74928BC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50C54B62" w14:textId="20FD14EF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 w:rsidR="00612353">
              <w:rPr>
                <w:rFonts w:ascii="Calibri" w:hAnsi="Calibri" w:cs="Calibri"/>
                <w:color w:val="000000"/>
              </w:rPr>
              <w:fldChar w:fldCharType="begin"/>
            </w:r>
            <w:r w:rsidR="00612353"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 w:rsidR="00612353">
              <w:rPr>
                <w:rFonts w:ascii="Calibri" w:hAnsi="Calibri" w:cs="Calibri"/>
                <w:color w:val="000000"/>
              </w:rPr>
              <w:fldChar w:fldCharType="separate"/>
            </w:r>
            <w:r w:rsidR="00612353"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 w:rsidR="0061235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3AF442B" w14:textId="77777777" w:rsidTr="006D5E4F">
        <w:tc>
          <w:tcPr>
            <w:tcW w:w="0" w:type="auto"/>
            <w:vAlign w:val="bottom"/>
          </w:tcPr>
          <w:p w14:paraId="212A364B" w14:textId="3508BF9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6</w:t>
            </w:r>
          </w:p>
        </w:tc>
        <w:tc>
          <w:tcPr>
            <w:tcW w:w="0" w:type="auto"/>
            <w:vAlign w:val="bottom"/>
          </w:tcPr>
          <w:p w14:paraId="6B71AA98" w14:textId="2BABA29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2AA70C6" w14:textId="7289F37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61</w:t>
            </w:r>
          </w:p>
        </w:tc>
        <w:tc>
          <w:tcPr>
            <w:tcW w:w="0" w:type="auto"/>
            <w:vAlign w:val="bottom"/>
          </w:tcPr>
          <w:p w14:paraId="5FB5109A" w14:textId="314E104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404AD863" w14:textId="1AD3F50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125C22C9" w14:textId="7205FA1C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41A98C93" w14:textId="77777777" w:rsidTr="006D5E4F">
        <w:tc>
          <w:tcPr>
            <w:tcW w:w="0" w:type="auto"/>
            <w:vAlign w:val="bottom"/>
          </w:tcPr>
          <w:p w14:paraId="34AFFE6A" w14:textId="506BB09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7</w:t>
            </w:r>
          </w:p>
        </w:tc>
        <w:tc>
          <w:tcPr>
            <w:tcW w:w="0" w:type="auto"/>
            <w:vAlign w:val="bottom"/>
          </w:tcPr>
          <w:p w14:paraId="5EBFF096" w14:textId="4E632AC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47DA0A8" w14:textId="4D6E34B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79</w:t>
            </w:r>
          </w:p>
        </w:tc>
        <w:tc>
          <w:tcPr>
            <w:tcW w:w="0" w:type="auto"/>
            <w:vAlign w:val="bottom"/>
          </w:tcPr>
          <w:p w14:paraId="628911AA" w14:textId="17EA4C4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0" w:type="auto"/>
            <w:vAlign w:val="bottom"/>
          </w:tcPr>
          <w:p w14:paraId="3F778F48" w14:textId="127DA8F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68C0A5E7" w14:textId="6A58E5A7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B6C1F92" w14:textId="77777777" w:rsidTr="006D5E4F">
        <w:tc>
          <w:tcPr>
            <w:tcW w:w="0" w:type="auto"/>
            <w:vAlign w:val="bottom"/>
          </w:tcPr>
          <w:p w14:paraId="1E6E8491" w14:textId="79C8161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8</w:t>
            </w:r>
          </w:p>
        </w:tc>
        <w:tc>
          <w:tcPr>
            <w:tcW w:w="0" w:type="auto"/>
            <w:vAlign w:val="bottom"/>
          </w:tcPr>
          <w:p w14:paraId="10E069CC" w14:textId="0C058FE9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C4776A7" w14:textId="4C6E9FC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99</w:t>
            </w:r>
          </w:p>
        </w:tc>
        <w:tc>
          <w:tcPr>
            <w:tcW w:w="0" w:type="auto"/>
            <w:vAlign w:val="bottom"/>
          </w:tcPr>
          <w:p w14:paraId="2C9F9958" w14:textId="4AF58A9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40</w:t>
            </w:r>
          </w:p>
        </w:tc>
        <w:tc>
          <w:tcPr>
            <w:tcW w:w="0" w:type="auto"/>
            <w:vAlign w:val="bottom"/>
          </w:tcPr>
          <w:p w14:paraId="01CA930C" w14:textId="48D273C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5377F12D" w14:textId="2456D68A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2EFA34C" w14:textId="77777777" w:rsidTr="006D5E4F">
        <w:tc>
          <w:tcPr>
            <w:tcW w:w="0" w:type="auto"/>
            <w:vAlign w:val="bottom"/>
          </w:tcPr>
          <w:p w14:paraId="7D93D09A" w14:textId="4CB0B0F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19</w:t>
            </w:r>
          </w:p>
        </w:tc>
        <w:tc>
          <w:tcPr>
            <w:tcW w:w="0" w:type="auto"/>
            <w:vAlign w:val="bottom"/>
          </w:tcPr>
          <w:p w14:paraId="2AB6940A" w14:textId="3181265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395A1348" w14:textId="42A84C5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09</w:t>
            </w:r>
          </w:p>
        </w:tc>
        <w:tc>
          <w:tcPr>
            <w:tcW w:w="0" w:type="auto"/>
            <w:vAlign w:val="bottom"/>
          </w:tcPr>
          <w:p w14:paraId="4FA28E37" w14:textId="4D86828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64</w:t>
            </w:r>
          </w:p>
        </w:tc>
        <w:tc>
          <w:tcPr>
            <w:tcW w:w="0" w:type="auto"/>
            <w:vAlign w:val="bottom"/>
          </w:tcPr>
          <w:p w14:paraId="2A36C4C0" w14:textId="3C4B0AE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1226BB64" w14:textId="327133D7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BCB47DA" w14:textId="77777777" w:rsidTr="006D5E4F">
        <w:tc>
          <w:tcPr>
            <w:tcW w:w="0" w:type="auto"/>
            <w:vAlign w:val="bottom"/>
          </w:tcPr>
          <w:p w14:paraId="4DB3AADF" w14:textId="25ED214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0</w:t>
            </w:r>
          </w:p>
        </w:tc>
        <w:tc>
          <w:tcPr>
            <w:tcW w:w="0" w:type="auto"/>
            <w:vAlign w:val="bottom"/>
          </w:tcPr>
          <w:p w14:paraId="00AF1311" w14:textId="152325F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577B35C9" w14:textId="007562C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4</w:t>
            </w:r>
          </w:p>
        </w:tc>
        <w:tc>
          <w:tcPr>
            <w:tcW w:w="0" w:type="auto"/>
            <w:vAlign w:val="bottom"/>
          </w:tcPr>
          <w:p w14:paraId="2CCB4C38" w14:textId="325A6C0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</w:t>
            </w:r>
          </w:p>
        </w:tc>
        <w:tc>
          <w:tcPr>
            <w:tcW w:w="0" w:type="auto"/>
            <w:vAlign w:val="bottom"/>
          </w:tcPr>
          <w:p w14:paraId="0E37CA60" w14:textId="51EEB07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0D5B8A0A" w14:textId="3BDE926D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750DDF7" w14:textId="77777777" w:rsidTr="006D5E4F">
        <w:tc>
          <w:tcPr>
            <w:tcW w:w="0" w:type="auto"/>
            <w:vAlign w:val="bottom"/>
          </w:tcPr>
          <w:p w14:paraId="350B3D51" w14:textId="4CF5AB5A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1</w:t>
            </w:r>
          </w:p>
        </w:tc>
        <w:tc>
          <w:tcPr>
            <w:tcW w:w="0" w:type="auto"/>
            <w:vAlign w:val="bottom"/>
          </w:tcPr>
          <w:p w14:paraId="0B3C146F" w14:textId="07BB6820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1AE8AF28" w14:textId="3B96519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7</w:t>
            </w:r>
          </w:p>
        </w:tc>
        <w:tc>
          <w:tcPr>
            <w:tcW w:w="0" w:type="auto"/>
            <w:vAlign w:val="bottom"/>
          </w:tcPr>
          <w:p w14:paraId="6B945A49" w14:textId="10C4F00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40</w:t>
            </w:r>
          </w:p>
        </w:tc>
        <w:tc>
          <w:tcPr>
            <w:tcW w:w="0" w:type="auto"/>
            <w:vAlign w:val="bottom"/>
          </w:tcPr>
          <w:p w14:paraId="35588AAC" w14:textId="6E387AFA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20CCAE8B" w14:textId="64A438D6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1D4D2E30" w14:textId="77777777" w:rsidTr="006D5E4F">
        <w:tc>
          <w:tcPr>
            <w:tcW w:w="0" w:type="auto"/>
            <w:vAlign w:val="bottom"/>
          </w:tcPr>
          <w:p w14:paraId="4ED507FF" w14:textId="07D2CB80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2</w:t>
            </w:r>
          </w:p>
        </w:tc>
        <w:tc>
          <w:tcPr>
            <w:tcW w:w="0" w:type="auto"/>
            <w:vAlign w:val="bottom"/>
          </w:tcPr>
          <w:p w14:paraId="5DA0A1B1" w14:textId="3CD5989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7667FE41" w14:textId="694B76F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74</w:t>
            </w:r>
          </w:p>
        </w:tc>
        <w:tc>
          <w:tcPr>
            <w:tcW w:w="0" w:type="auto"/>
            <w:vAlign w:val="bottom"/>
          </w:tcPr>
          <w:p w14:paraId="0E920697" w14:textId="0F202F6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80</w:t>
            </w:r>
          </w:p>
        </w:tc>
        <w:tc>
          <w:tcPr>
            <w:tcW w:w="0" w:type="auto"/>
            <w:vAlign w:val="bottom"/>
          </w:tcPr>
          <w:p w14:paraId="131395D1" w14:textId="60C799C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716726EC" w14:textId="0B255066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5B896325" w14:textId="77777777" w:rsidTr="006D5E4F">
        <w:tc>
          <w:tcPr>
            <w:tcW w:w="0" w:type="auto"/>
            <w:vAlign w:val="bottom"/>
          </w:tcPr>
          <w:p w14:paraId="1D4BAFE0" w14:textId="64631778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3</w:t>
            </w:r>
          </w:p>
        </w:tc>
        <w:tc>
          <w:tcPr>
            <w:tcW w:w="0" w:type="auto"/>
            <w:vAlign w:val="bottom"/>
          </w:tcPr>
          <w:p w14:paraId="7BA6E15D" w14:textId="48884EEE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4C20A771" w14:textId="3048CF5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.74</w:t>
            </w:r>
          </w:p>
        </w:tc>
        <w:tc>
          <w:tcPr>
            <w:tcW w:w="0" w:type="auto"/>
            <w:vAlign w:val="bottom"/>
          </w:tcPr>
          <w:p w14:paraId="1BC4813B" w14:textId="7447E08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20</w:t>
            </w:r>
          </w:p>
        </w:tc>
        <w:tc>
          <w:tcPr>
            <w:tcW w:w="0" w:type="auto"/>
            <w:vAlign w:val="bottom"/>
          </w:tcPr>
          <w:p w14:paraId="5C9E6C7B" w14:textId="047D684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44B47F6D" w14:textId="318A06B0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918E555" w14:textId="77777777" w:rsidTr="006D5E4F">
        <w:tc>
          <w:tcPr>
            <w:tcW w:w="0" w:type="auto"/>
            <w:vAlign w:val="bottom"/>
          </w:tcPr>
          <w:p w14:paraId="23D8F661" w14:textId="5A16E99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4</w:t>
            </w:r>
          </w:p>
        </w:tc>
        <w:tc>
          <w:tcPr>
            <w:tcW w:w="0" w:type="auto"/>
            <w:vAlign w:val="bottom"/>
          </w:tcPr>
          <w:p w14:paraId="5570AA00" w14:textId="3C0B8E8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5E3695C5" w14:textId="2268DBD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.49</w:t>
            </w:r>
          </w:p>
        </w:tc>
        <w:tc>
          <w:tcPr>
            <w:tcW w:w="0" w:type="auto"/>
            <w:vAlign w:val="bottom"/>
          </w:tcPr>
          <w:p w14:paraId="6F1C8340" w14:textId="2BC6A36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60</w:t>
            </w:r>
          </w:p>
        </w:tc>
        <w:tc>
          <w:tcPr>
            <w:tcW w:w="0" w:type="auto"/>
            <w:vAlign w:val="bottom"/>
          </w:tcPr>
          <w:p w14:paraId="33E4228A" w14:textId="7E78115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2</w:t>
            </w:r>
          </w:p>
        </w:tc>
        <w:tc>
          <w:tcPr>
            <w:tcW w:w="0" w:type="auto"/>
          </w:tcPr>
          <w:p w14:paraId="520DDE60" w14:textId="172F592B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; Slow evapor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Aree&lt;/Author&gt;&lt;Year&gt;2022&lt;/Year&gt;&lt;IDText&gt;Low-frequency lattice vibrations from atomic displacement parameters of [alpha]-FOX-7, a high energy density material&lt;/IDText&gt;&lt;DisplayText&gt;&lt;style face="superscript"&gt;7&lt;/style&gt;&lt;/DisplayText&gt;&lt;record&gt;&lt;keywords&gt;&lt;keyword&gt;&amp;amp;alpha&lt;/keyword&gt;&lt;keyword&gt;-FOX-7&lt;/keyword&gt;&lt;keyword&gt;anisotropic atomic displacement parameters&lt;/keyword&gt;&lt;keyword&gt;ADPs&lt;/keyword&gt;&lt;keyword&gt;normal mode analysis&lt;/keyword&gt;&lt;keyword&gt;crystal dynamics&lt;/keyword&gt;&lt;/keywords&gt;&lt;urls&gt;&lt;related-urls&gt;&lt;url&gt;https://doi.org/10.1107/S2052520622002700&lt;/url&gt;&lt;/related-urls&gt;&lt;/urls&gt;&lt;isbn&gt;2052-5206&lt;/isbn&gt;&lt;titles&gt;&lt;title&gt;Low-frequency lattice vibrations from atomic displacement parameters of [alpha]-FOX-7, a high energy density material&lt;/title&gt;&lt;secondary-title&gt;Acta Crystallographica Section B&lt;/secondary-title&gt;&lt;/titles&gt;&lt;pages&gt;376-384&lt;/pages&gt;&lt;number&gt;3 Part 1&lt;/number&gt;&lt;contributors&gt;&lt;authors&gt;&lt;author&gt;Aree, Thammarat,&lt;/author&gt;&lt;author&gt;McMonagle, Charles J.,&lt;/author&gt;&lt;author&gt;Michalchuk, Adam A. L.,&lt;/author&gt;&lt;author&gt;Chernyshov, Dmitry,&lt;/author&gt;&lt;/authors&gt;&lt;/contributors&gt;&lt;added-date format="utc"&gt;1737032876&lt;/added-date&gt;&lt;ref-type name="Journal Article"&gt;17&lt;/ref-type&gt;&lt;dates&gt;&lt;year&gt;2022&lt;/year&gt;&lt;/dates&gt;&lt;rec-number&gt;10250&lt;/rec-number&gt;&lt;last-updated-date format="utc"&gt;1737032876&lt;/last-updated-date&gt;&lt;electronic-resource-num&gt;doi:10.1107/S2052520622002700&lt;/electronic-resource-num&gt;&lt;volume&gt;7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25B997E" w14:textId="77777777" w:rsidTr="006D5E4F">
        <w:tc>
          <w:tcPr>
            <w:tcW w:w="0" w:type="auto"/>
            <w:vAlign w:val="bottom"/>
          </w:tcPr>
          <w:p w14:paraId="2CFC26A2" w14:textId="5F3D3B4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5</w:t>
            </w:r>
          </w:p>
        </w:tc>
        <w:tc>
          <w:tcPr>
            <w:tcW w:w="0" w:type="auto"/>
            <w:vAlign w:val="bottom"/>
          </w:tcPr>
          <w:p w14:paraId="6062EC97" w14:textId="4B17C72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4E1B5198" w14:textId="6A40952F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02</w:t>
            </w:r>
          </w:p>
        </w:tc>
        <w:tc>
          <w:tcPr>
            <w:tcW w:w="0" w:type="auto"/>
            <w:vAlign w:val="bottom"/>
          </w:tcPr>
          <w:p w14:paraId="09160DE9" w14:textId="4AA820B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</w:t>
            </w:r>
          </w:p>
        </w:tc>
        <w:tc>
          <w:tcPr>
            <w:tcW w:w="0" w:type="auto"/>
            <w:vAlign w:val="bottom"/>
          </w:tcPr>
          <w:p w14:paraId="2E206762" w14:textId="2EFCC56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7</w:t>
            </w:r>
          </w:p>
        </w:tc>
        <w:tc>
          <w:tcPr>
            <w:tcW w:w="0" w:type="auto"/>
          </w:tcPr>
          <w:p w14:paraId="2C2AD5DF" w14:textId="07AC58DD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heating on diffractometer of crystal prepared for SEDTUQ26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rawford&lt;/Author&gt;&lt;Year&gt;2007&lt;/Year&gt;&lt;IDText&gt;γ-FOX-7: Structure of a High Energy Density Material Immediately Prior to Decomposition&lt;/IDText&gt;&lt;DisplayText&gt;&lt;style face="superscript"&gt;8&lt;/style&gt;&lt;/DisplayText&gt;&lt;record&gt;&lt;dates&gt;&lt;pub-dates&gt;&lt;date&gt;2007/12/01&lt;/date&gt;&lt;/pub-dates&gt;&lt;year&gt;2007&lt;/year&gt;&lt;/dates&gt;&lt;keywords&gt;&lt;keyword&gt;DADNE&lt;/keyword&gt;&lt;keyword&gt;FOX-7&lt;/keyword&gt;&lt;keyword&gt;HEDM&lt;/keyword&gt;&lt;keyword&gt;Polymorphism&lt;/keyword&gt;&lt;keyword&gt;X-Ray&lt;/keyword&gt;&lt;/keywords&gt;&lt;urls&gt;&lt;related-urls&gt;&lt;url&gt;https://doi.org/10.1002/prep.200700240&lt;/url&gt;&lt;/related-urls&gt;&lt;/urls&gt;&lt;isbn&gt;0721-3115&lt;/isbn&gt;&lt;titles&gt;&lt;title&gt;γ-FOX-7: Structure of a High Energy Density Material Immediately Prior to Decomposition&lt;/title&gt;&lt;secondary-title&gt;Propellants, Explosives, Pyrotechnics&lt;/secondary-title&gt;&lt;/titles&gt;&lt;pages&gt;478-495&lt;/pages&gt;&lt;number&gt;6&lt;/number&gt;&lt;access-date&gt;2025/01/16&lt;/access-date&gt;&lt;contributors&gt;&lt;authors&gt;&lt;author&gt;Crawford, Margaret-Jane&lt;/author&gt;&lt;author&gt;Evers, Jürgen&lt;/author&gt;&lt;author&gt;Göbel, Michael&lt;/author&gt;&lt;author&gt;Klapötke, Thomas M&lt;/author&gt;&lt;author&gt;Mayer, Peter&lt;/author&gt;&lt;author&gt;Oehlinger, Gilbert&lt;/author&gt;&lt;author&gt;Welch, Jan M&lt;/author&gt;&lt;/authors&gt;&lt;/contributors&gt;&lt;added-date format="utc"&gt;1737033027&lt;/added-date&gt;&lt;ref-type name="Journal Article"&gt;17&lt;/ref-type&gt;&lt;rec-number&gt;10251&lt;/rec-number&gt;&lt;publisher&gt;John Wiley &amp;amp; Sons, Ltd&lt;/publisher&gt;&lt;last-updated-date format="utc"&gt;1737033027&lt;/last-updated-date&gt;&lt;electronic-resource-num&gt;https://doi.org/10.1002/prep.200700240&lt;/electronic-resource-num&gt;&lt;volume&gt;3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  <w:t xml:space="preserve"> (does not revert to other phases on cooling carefully)</w:t>
            </w:r>
          </w:p>
        </w:tc>
      </w:tr>
      <w:tr w:rsidR="00612353" w14:paraId="1366C08D" w14:textId="77777777" w:rsidTr="006D5E4F">
        <w:tc>
          <w:tcPr>
            <w:tcW w:w="0" w:type="auto"/>
            <w:vAlign w:val="bottom"/>
          </w:tcPr>
          <w:p w14:paraId="3C6AE043" w14:textId="322D087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6</w:t>
            </w:r>
          </w:p>
        </w:tc>
        <w:tc>
          <w:tcPr>
            <w:tcW w:w="0" w:type="auto"/>
            <w:vAlign w:val="bottom"/>
          </w:tcPr>
          <w:p w14:paraId="6B2A3929" w14:textId="04AA51C4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4DDFDD65" w14:textId="150F76D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82</w:t>
            </w:r>
          </w:p>
        </w:tc>
        <w:tc>
          <w:tcPr>
            <w:tcW w:w="0" w:type="auto"/>
            <w:vAlign w:val="bottom"/>
          </w:tcPr>
          <w:p w14:paraId="203D3D24" w14:textId="0D4ED72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23</w:t>
            </w:r>
          </w:p>
        </w:tc>
        <w:tc>
          <w:tcPr>
            <w:tcW w:w="0" w:type="auto"/>
            <w:vAlign w:val="bottom"/>
          </w:tcPr>
          <w:p w14:paraId="685F528F" w14:textId="24A0736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7</w:t>
            </w:r>
          </w:p>
        </w:tc>
        <w:tc>
          <w:tcPr>
            <w:tcW w:w="0" w:type="auto"/>
          </w:tcPr>
          <w:p w14:paraId="2BEF38E7" w14:textId="1908DA93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cooling of DMF or DMSO solutions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rawford&lt;/Author&gt;&lt;Year&gt;2007&lt;/Year&gt;&lt;IDText&gt;γ-FOX-7: Structure of a High Energy Density Material Immediately Prior to Decomposition&lt;/IDText&gt;&lt;DisplayText&gt;&lt;style face="superscript"&gt;8&lt;/style&gt;&lt;/DisplayText&gt;&lt;record&gt;&lt;dates&gt;&lt;pub-dates&gt;&lt;date&gt;2007/12/01&lt;/date&gt;&lt;/pub-dates&gt;&lt;year&gt;2007&lt;/year&gt;&lt;/dates&gt;&lt;keywords&gt;&lt;keyword&gt;DADNE&lt;/keyword&gt;&lt;keyword&gt;FOX-7&lt;/keyword&gt;&lt;keyword&gt;HEDM&lt;/keyword&gt;&lt;keyword&gt;Polymorphism&lt;/keyword&gt;&lt;keyword&gt;X-Ray&lt;/keyword&gt;&lt;/keywords&gt;&lt;urls&gt;&lt;related-urls&gt;&lt;url&gt;https://doi.org/10.1002/prep.200700240&lt;/url&gt;&lt;/related-urls&gt;&lt;/urls&gt;&lt;isbn&gt;0721-3115&lt;/isbn&gt;&lt;titles&gt;&lt;title&gt;γ-FOX-7: Structure of a High Energy Density Material Immediately Prior to Decomposition&lt;/title&gt;&lt;secondary-title&gt;Propellants, Explosives, Pyrotechnics&lt;/secondary-title&gt;&lt;/titles&gt;&lt;pages&gt;478-495&lt;/pages&gt;&lt;number&gt;6&lt;/number&gt;&lt;access-date&gt;2025/01/16&lt;/access-date&gt;&lt;contributors&gt;&lt;authors&gt;&lt;author&gt;Crawford, Margaret-Jane&lt;/author&gt;&lt;author&gt;Evers, Jürgen&lt;/author&gt;&lt;author&gt;Göbel, Michael&lt;/author&gt;&lt;author&gt;Klapötke, Thomas M&lt;/author&gt;&lt;author&gt;Mayer, Peter&lt;/author&gt;&lt;author&gt;Oehlinger, Gilbert&lt;/author&gt;&lt;author&gt;Welch, Jan M&lt;/author&gt;&lt;/authors&gt;&lt;/contributors&gt;&lt;added-date format="utc"&gt;1737033027&lt;/added-date&gt;&lt;ref-type name="Journal Article"&gt;17&lt;/ref-type&gt;&lt;rec-number&gt;10251&lt;/rec-number&gt;&lt;publisher&gt;John Wiley &amp;amp; Sons, Ltd&lt;/publisher&gt;&lt;last-updated-date format="utc"&gt;1737033027&lt;/last-updated-date&gt;&lt;electronic-resource-num&gt;https://doi.org/10.1002/prep.200700240&lt;/electronic-resource-num&gt;&lt;volume&gt;3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F979693" w14:textId="77777777" w:rsidTr="006D5E4F">
        <w:tc>
          <w:tcPr>
            <w:tcW w:w="0" w:type="auto"/>
            <w:vAlign w:val="bottom"/>
          </w:tcPr>
          <w:p w14:paraId="190DF6EF" w14:textId="3A77B21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7</w:t>
            </w:r>
          </w:p>
        </w:tc>
        <w:tc>
          <w:tcPr>
            <w:tcW w:w="0" w:type="auto"/>
            <w:vAlign w:val="bottom"/>
          </w:tcPr>
          <w:p w14:paraId="47C6E479" w14:textId="1CF7483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3437D1E5" w14:textId="559A1A2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49</w:t>
            </w:r>
          </w:p>
        </w:tc>
        <w:tc>
          <w:tcPr>
            <w:tcW w:w="0" w:type="auto"/>
            <w:vAlign w:val="bottom"/>
          </w:tcPr>
          <w:p w14:paraId="5C7C1329" w14:textId="13E94E0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1EF7E4FD" w14:textId="7862A3C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0</w:t>
            </w:r>
          </w:p>
        </w:tc>
        <w:tc>
          <w:tcPr>
            <w:tcW w:w="0" w:type="auto"/>
          </w:tcPr>
          <w:p w14:paraId="27187044" w14:textId="4E90DCDC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-refinement of data collected in SEDTUQ09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612353">
              <w:rPr>
                <w:rFonts w:ascii="Calibri" w:hAnsi="Calibri" w:cs="Calibri"/>
                <w:color w:val="000000"/>
              </w:rPr>
              <w:instrText xml:space="preserve"> ADDIN EN.CITE &lt;EndNote&gt;&lt;Cite&gt;&lt;Author&gt;Jha&lt;/Author&gt;&lt;Year&gt;2020&lt;/Year&gt;&lt;IDText&gt;TAAM: a reliable and user friendly tool for hydrogen-atom location using routine X-ray diffraction data&lt;/IDText&gt;&lt;DisplayText&gt;&lt;style face="superscript"&gt;9&lt;/style&gt;&lt;/DisplayText&gt;&lt;record&gt;&lt;keywords&gt;&lt;keyword&gt;IAM&lt;/keyword&gt;&lt;keyword&gt;TAAM&lt;/keyword&gt;&lt;keyword&gt;&amp;lt;it&amp;gt;DiSCaMB&amp;lt;/it&amp;gt;&lt;/keyword&gt;&lt;keyword&gt;HAR&lt;/keyword&gt;&lt;keyword&gt;aspherical scattering factors&lt;/keyword&gt;&lt;keyword&gt;quantum crystallography&lt;/keyword&gt;&lt;keyword&gt;structure refinement&lt;/keyword&gt;&lt;/keywords&gt;&lt;urls&gt;&lt;related-urls&gt;&lt;url&gt;https://doi.org/10.1107/S2052520620002917&lt;/url&gt;&lt;/related-urls&gt;&lt;/urls&gt;&lt;isbn&gt;2052-5206&lt;/isbn&gt;&lt;titles&gt;&lt;title&gt;TAAM: a reliable and user friendly tool for hydrogen-atom location using routine X-ray diffraction data&lt;/title&gt;&lt;secondary-title&gt;Acta Crystallographica Section B&lt;/secondary-title&gt;&lt;/titles&gt;&lt;pages&gt;296-306&lt;/pages&gt;&lt;number&gt;3&lt;/number&gt;&lt;contributors&gt;&lt;authors&gt;&lt;author&gt;Jha, Kunal Kumar,&lt;/author&gt;&lt;author&gt;Gruza, Barbara,&lt;/author&gt;&lt;author&gt;Kumar, Prashant,&lt;/author&gt;&lt;author&gt;Chodkiewicz, Michal Leszek,&lt;/author&gt;&lt;author&gt;Dominiak, Paulina Maria,&lt;/author&gt;&lt;/authors&gt;&lt;/contributors&gt;&lt;added-date format="utc"&gt;1737032482&lt;/added-date&gt;&lt;ref-type name="Journal Article"&gt;17&lt;/ref-type&gt;&lt;dates&gt;&lt;year&gt;2020&lt;/year&gt;&lt;/dates&gt;&lt;rec-number&gt;10247&lt;/rec-number&gt;&lt;last-updated-date format="utc"&gt;1737032482&lt;/last-updated-date&gt;&lt;electronic-resource-num&gt;doi:10.1107/S2052520620002917&lt;/electronic-resource-num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612353"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9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48217EB" w14:textId="77777777" w:rsidTr="006D5E4F">
        <w:tc>
          <w:tcPr>
            <w:tcW w:w="0" w:type="auto"/>
            <w:vAlign w:val="bottom"/>
          </w:tcPr>
          <w:p w14:paraId="2FDBAA9C" w14:textId="7B30F4B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8</w:t>
            </w:r>
          </w:p>
        </w:tc>
        <w:tc>
          <w:tcPr>
            <w:tcW w:w="0" w:type="auto"/>
            <w:vAlign w:val="bottom"/>
          </w:tcPr>
          <w:p w14:paraId="192CDF11" w14:textId="2028BC9E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69765216" w14:textId="55D8AC6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64</w:t>
            </w:r>
          </w:p>
        </w:tc>
        <w:tc>
          <w:tcPr>
            <w:tcW w:w="0" w:type="auto"/>
            <w:vAlign w:val="bottom"/>
          </w:tcPr>
          <w:p w14:paraId="7B37F7B2" w14:textId="745B9FD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2D266279" w14:textId="7A0F2D6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0</w:t>
            </w:r>
          </w:p>
        </w:tc>
        <w:tc>
          <w:tcPr>
            <w:tcW w:w="0" w:type="auto"/>
          </w:tcPr>
          <w:p w14:paraId="349C8AB5" w14:textId="122E3E14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-refinement of data collected in SEDTUQ09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612353">
              <w:rPr>
                <w:rFonts w:ascii="Calibri" w:hAnsi="Calibri" w:cs="Calibri"/>
                <w:color w:val="000000"/>
              </w:rPr>
              <w:instrText xml:space="preserve"> ADDIN EN.CITE &lt;EndNote&gt;&lt;Cite&gt;&lt;Author&gt;Jha&lt;/Author&gt;&lt;Year&gt;2020&lt;/Year&gt;&lt;IDText&gt;TAAM: a reliable and user friendly tool for hydrogen-atom location using routine X-ray diffraction data&lt;/IDText&gt;&lt;DisplayText&gt;&lt;style face="superscript"&gt;9&lt;/style&gt;&lt;/DisplayText&gt;&lt;record&gt;&lt;keywords&gt;&lt;keyword&gt;IAM&lt;/keyword&gt;&lt;keyword&gt;TAAM&lt;/keyword&gt;&lt;keyword&gt;&amp;lt;it&amp;gt;DiSCaMB&amp;lt;/it&amp;gt;&lt;/keyword&gt;&lt;keyword&gt;HAR&lt;/keyword&gt;&lt;keyword&gt;aspherical scattering factors&lt;/keyword&gt;&lt;keyword&gt;quantum crystallography&lt;/keyword&gt;&lt;keyword&gt;structure refinement&lt;/keyword&gt;&lt;/keywords&gt;&lt;urls&gt;&lt;related-urls&gt;&lt;url&gt;https://doi.org/10.1107/S2052520620002917&lt;/url&gt;&lt;/related-urls&gt;&lt;/urls&gt;&lt;isbn&gt;2052-5206&lt;/isbn&gt;&lt;titles&gt;&lt;title&gt;TAAM: a reliable and user friendly tool for hydrogen-atom location using routine X-ray diffraction data&lt;/title&gt;&lt;secondary-title&gt;Acta Crystallographica Section B&lt;/secondary-title&gt;&lt;/titles&gt;&lt;pages&gt;296-306&lt;/pages&gt;&lt;number&gt;3&lt;/number&gt;&lt;contributors&gt;&lt;authors&gt;&lt;author&gt;Jha, Kunal Kumar,&lt;/author&gt;&lt;author&gt;Gruza, Barbara,&lt;/author&gt;&lt;author&gt;Kumar, Prashant,&lt;/author&gt;&lt;author&gt;Chodkiewicz, Michal Leszek,&lt;/author&gt;&lt;author&gt;Dominiak, Paulina Maria,&lt;/author&gt;&lt;/authors&gt;&lt;/contributors&gt;&lt;added-date format="utc"&gt;1737032482&lt;/added-date&gt;&lt;ref-type name="Journal Article"&gt;17&lt;/ref-type&gt;&lt;dates&gt;&lt;year&gt;2020&lt;/year&gt;&lt;/dates&gt;&lt;rec-number&gt;10247&lt;/rec-number&gt;&lt;last-updated-date format="utc"&gt;1737032482&lt;/last-updated-date&gt;&lt;electronic-resource-num&gt;doi:10.1107/S2052520620002917&lt;/electronic-resource-num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612353"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9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1579305E" w14:textId="77777777" w:rsidTr="006D5E4F">
        <w:tc>
          <w:tcPr>
            <w:tcW w:w="0" w:type="auto"/>
            <w:vAlign w:val="bottom"/>
          </w:tcPr>
          <w:p w14:paraId="0BCCEC71" w14:textId="334DBAD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29</w:t>
            </w:r>
          </w:p>
        </w:tc>
        <w:tc>
          <w:tcPr>
            <w:tcW w:w="0" w:type="auto"/>
            <w:vAlign w:val="bottom"/>
          </w:tcPr>
          <w:p w14:paraId="4F977348" w14:textId="4805654E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02E6EE5" w14:textId="120C38B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95</w:t>
            </w:r>
          </w:p>
        </w:tc>
        <w:tc>
          <w:tcPr>
            <w:tcW w:w="0" w:type="auto"/>
            <w:vAlign w:val="bottom"/>
          </w:tcPr>
          <w:p w14:paraId="10610396" w14:textId="79E8234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74D35467" w14:textId="599E95D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0</w:t>
            </w:r>
          </w:p>
        </w:tc>
        <w:tc>
          <w:tcPr>
            <w:tcW w:w="0" w:type="auto"/>
          </w:tcPr>
          <w:p w14:paraId="6A59E37D" w14:textId="6D54A23E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-refinement of data collected in SEDTUQ09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612353">
              <w:rPr>
                <w:rFonts w:ascii="Calibri" w:hAnsi="Calibri" w:cs="Calibri"/>
                <w:color w:val="000000"/>
              </w:rPr>
              <w:instrText xml:space="preserve"> ADDIN EN.CITE &lt;EndNote&gt;&lt;Cite&gt;&lt;Author&gt;Jha&lt;/Author&gt;&lt;Year&gt;2020&lt;/Year&gt;&lt;IDText&gt;TAAM: a reliable and user friendly tool for hydrogen-atom location using routine X-ray diffraction data&lt;/IDText&gt;&lt;DisplayText&gt;&lt;style face="superscript"&gt;9&lt;/style&gt;&lt;/DisplayText&gt;&lt;record&gt;&lt;keywords&gt;&lt;keyword&gt;IAM&lt;/keyword&gt;&lt;keyword&gt;TAAM&lt;/keyword&gt;&lt;keyword&gt;&amp;lt;it&amp;gt;DiSCaMB&amp;lt;/it&amp;gt;&lt;/keyword&gt;&lt;keyword&gt;HAR&lt;/keyword&gt;&lt;keyword&gt;aspherical scattering factors&lt;/keyword&gt;&lt;keyword&gt;quantum crystallography&lt;/keyword&gt;&lt;keyword&gt;structure refinement&lt;/keyword&gt;&lt;/keywords&gt;&lt;urls&gt;&lt;related-urls&gt;&lt;url&gt;https://doi.org/10.1107/S2052520620002917&lt;/url&gt;&lt;/related-urls&gt;&lt;/urls&gt;&lt;isbn&gt;2052-5206&lt;/isbn&gt;&lt;titles&gt;&lt;title&gt;TAAM: a reliable and user friendly tool for hydrogen-atom location using routine X-ray diffraction data&lt;/title&gt;&lt;secondary-title&gt;Acta Crystallographica Section B&lt;/secondary-title&gt;&lt;/titles&gt;&lt;pages&gt;296-306&lt;/pages&gt;&lt;number&gt;3&lt;/number&gt;&lt;contributors&gt;&lt;authors&gt;&lt;author&gt;Jha, Kunal Kumar,&lt;/author&gt;&lt;author&gt;Gruza, Barbara,&lt;/author&gt;&lt;author&gt;Kumar, Prashant,&lt;/author&gt;&lt;author&gt;Chodkiewicz, Michal Leszek,&lt;/author&gt;&lt;author&gt;Dominiak, Paulina Maria,&lt;/author&gt;&lt;/authors&gt;&lt;/contributors&gt;&lt;added-date format="utc"&gt;1737032482&lt;/added-date&gt;&lt;ref-type name="Journal Article"&gt;17&lt;/ref-type&gt;&lt;dates&gt;&lt;year&gt;2020&lt;/year&gt;&lt;/dates&gt;&lt;rec-number&gt;10247&lt;/rec-number&gt;&lt;last-updated-date format="utc"&gt;1737032482&lt;/last-updated-date&gt;&lt;electronic-resource-num&gt;doi:10.1107/S2052520620002917&lt;/electronic-resource-num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612353"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9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504236E6" w14:textId="77777777" w:rsidTr="006D5E4F">
        <w:tc>
          <w:tcPr>
            <w:tcW w:w="0" w:type="auto"/>
            <w:vAlign w:val="bottom"/>
          </w:tcPr>
          <w:p w14:paraId="2B298398" w14:textId="33E634CA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0</w:t>
            </w:r>
          </w:p>
        </w:tc>
        <w:tc>
          <w:tcPr>
            <w:tcW w:w="0" w:type="auto"/>
            <w:vAlign w:val="bottom"/>
          </w:tcPr>
          <w:p w14:paraId="72AA233A" w14:textId="2183F64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4164D14" w14:textId="5E8B29C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.38</w:t>
            </w:r>
          </w:p>
        </w:tc>
        <w:tc>
          <w:tcPr>
            <w:tcW w:w="0" w:type="auto"/>
            <w:vAlign w:val="bottom"/>
          </w:tcPr>
          <w:p w14:paraId="6697A60B" w14:textId="1BCD9A8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62C9F386" w14:textId="39AEA0A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0</w:t>
            </w:r>
          </w:p>
        </w:tc>
        <w:tc>
          <w:tcPr>
            <w:tcW w:w="0" w:type="auto"/>
          </w:tcPr>
          <w:p w14:paraId="78903B5C" w14:textId="497D36A6" w:rsidR="00CA6385" w:rsidRDefault="007342FD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-refinement of data collected in SEDTUQ09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612353">
              <w:rPr>
                <w:rFonts w:ascii="Calibri" w:hAnsi="Calibri" w:cs="Calibri"/>
                <w:color w:val="000000"/>
              </w:rPr>
              <w:instrText xml:space="preserve"> ADDIN EN.CITE &lt;EndNote&gt;&lt;Cite&gt;&lt;Author&gt;Jha&lt;/Author&gt;&lt;Year&gt;2020&lt;/Year&gt;&lt;IDText&gt;TAAM: a reliable and user friendly tool for hydrogen-atom location using routine X-ray diffraction data&lt;/IDText&gt;&lt;DisplayText&gt;&lt;style face="superscript"&gt;9&lt;/style&gt;&lt;/DisplayText&gt;&lt;record&gt;&lt;keywords&gt;&lt;keyword&gt;IAM&lt;/keyword&gt;&lt;keyword&gt;TAAM&lt;/keyword&gt;&lt;keyword&gt;&amp;lt;it&amp;gt;DiSCaMB&amp;lt;/it&amp;gt;&lt;/keyword&gt;&lt;keyword&gt;HAR&lt;/keyword&gt;&lt;keyword&gt;aspherical scattering factors&lt;/keyword&gt;&lt;keyword&gt;quantum crystallography&lt;/keyword&gt;&lt;keyword&gt;structure refinement&lt;/keyword&gt;&lt;/keywords&gt;&lt;urls&gt;&lt;related-urls&gt;&lt;url&gt;https://doi.org/10.1107/S2052520620002917&lt;/url&gt;&lt;/related-urls&gt;&lt;/urls&gt;&lt;isbn&gt;2052-5206&lt;/isbn&gt;&lt;titles&gt;&lt;title&gt;TAAM: a reliable and user friendly tool for hydrogen-atom location using routine X-ray diffraction data&lt;/title&gt;&lt;secondary-title&gt;Acta Crystallographica Section B&lt;/secondary-title&gt;&lt;/titles&gt;&lt;pages&gt;296-306&lt;/pages&gt;&lt;number&gt;3&lt;/number&gt;&lt;contributors&gt;&lt;authors&gt;&lt;author&gt;Jha, Kunal Kumar,&lt;/author&gt;&lt;author&gt;Gruza, Barbara,&lt;/author&gt;&lt;author&gt;Kumar, Prashant,&lt;/author&gt;&lt;author&gt;Chodkiewicz, Michal Leszek,&lt;/author&gt;&lt;author&gt;Dominiak, Paulina Maria,&lt;/author&gt;&lt;/authors&gt;&lt;/contributors&gt;&lt;added-date format="utc"&gt;1737032482&lt;/added-date&gt;&lt;ref-type name="Journal Article"&gt;17&lt;/ref-type&gt;&lt;dates&gt;&lt;year&gt;2020&lt;/year&gt;&lt;/dates&gt;&lt;rec-number&gt;10247&lt;/rec-number&gt;&lt;last-updated-date format="utc"&gt;1737032482&lt;/last-updated-date&gt;&lt;electronic-resource-num&gt;doi:10.1107/S2052520620002917&lt;/electronic-resource-num&gt;&lt;volume&gt;7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612353"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9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379B4BA" w14:textId="77777777" w:rsidTr="006D5E4F">
        <w:tc>
          <w:tcPr>
            <w:tcW w:w="0" w:type="auto"/>
            <w:vAlign w:val="bottom"/>
          </w:tcPr>
          <w:p w14:paraId="106FA94D" w14:textId="7B55546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1</w:t>
            </w:r>
          </w:p>
        </w:tc>
        <w:tc>
          <w:tcPr>
            <w:tcW w:w="0" w:type="auto"/>
            <w:vAlign w:val="bottom"/>
          </w:tcPr>
          <w:p w14:paraId="26BEBBB3" w14:textId="139395F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7E339BDD" w14:textId="1FECCE2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96</w:t>
            </w:r>
          </w:p>
        </w:tc>
        <w:tc>
          <w:tcPr>
            <w:tcW w:w="0" w:type="auto"/>
            <w:vAlign w:val="bottom"/>
          </w:tcPr>
          <w:p w14:paraId="1CEF6553" w14:textId="5AAE0C4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13</w:t>
            </w:r>
          </w:p>
        </w:tc>
        <w:tc>
          <w:tcPr>
            <w:tcW w:w="0" w:type="auto"/>
            <w:vAlign w:val="bottom"/>
          </w:tcPr>
          <w:p w14:paraId="270ED455" w14:textId="6219022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7</w:t>
            </w:r>
          </w:p>
        </w:tc>
        <w:tc>
          <w:tcPr>
            <w:tcW w:w="0" w:type="auto"/>
          </w:tcPr>
          <w:p w14:paraId="7EF476AD" w14:textId="40AFD9C7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mediate data collections between SEDTUQ26 and SEDTUQ25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rawford&lt;/Author&gt;&lt;Year&gt;2007&lt;/Year&gt;&lt;IDText&gt;γ-FOX-7: Structure of a High Energy Density Material Immediately Prior to Decomposition&lt;/IDText&gt;&lt;DisplayText&gt;&lt;style face="superscript"&gt;8&lt;/style&gt;&lt;/DisplayText&gt;&lt;record&gt;&lt;dates&gt;&lt;pub-dates&gt;&lt;date&gt;2007/12/01&lt;/date&gt;&lt;/pub-dates&gt;&lt;year&gt;2007&lt;/year&gt;&lt;/dates&gt;&lt;keywords&gt;&lt;keyword&gt;DADNE&lt;/keyword&gt;&lt;keyword&gt;FOX-7&lt;/keyword&gt;&lt;keyword&gt;HEDM&lt;/keyword&gt;&lt;keyword&gt;Polymorphism&lt;/keyword&gt;&lt;keyword&gt;X-Ray&lt;/keyword&gt;&lt;/keywords&gt;&lt;urls&gt;&lt;related-urls&gt;&lt;url&gt;https://doi.org/10.1002/prep.200700240&lt;/url&gt;&lt;/related-urls&gt;&lt;/urls&gt;&lt;isbn&gt;0721-3115&lt;/isbn&gt;&lt;titles&gt;&lt;title&gt;γ-FOX-7: Structure of a High Energy Density Material Immediately Prior to Decomposition&lt;/title&gt;&lt;secondary-title&gt;Propellants, Explosives, Pyrotechnics&lt;/secondary-title&gt;&lt;/titles&gt;&lt;pages&gt;478-495&lt;/pages&gt;&lt;number&gt;6&lt;/number&gt;&lt;access-date&gt;2025/01/16&lt;/access-date&gt;&lt;contributors&gt;&lt;authors&gt;&lt;author&gt;Crawford, Margaret-Jane&lt;/author&gt;&lt;author&gt;Evers, Jürgen&lt;/author&gt;&lt;author&gt;Göbel, Michael&lt;/author&gt;&lt;author&gt;Klapötke, Thomas M&lt;/author&gt;&lt;author&gt;Mayer, Peter&lt;/author&gt;&lt;author&gt;Oehlinger, Gilbert&lt;/author&gt;&lt;author&gt;Welch, Jan M&lt;/author&gt;&lt;/authors&gt;&lt;/contributors&gt;&lt;added-date format="utc"&gt;1737033027&lt;/added-date&gt;&lt;ref-type name="Journal Article"&gt;17&lt;/ref-type&gt;&lt;rec-number&gt;10251&lt;/rec-number&gt;&lt;publisher&gt;John Wiley &amp;amp; Sons, Ltd&lt;/publisher&gt;&lt;last-updated-date format="utc"&gt;1737033027&lt;/last-updated-date&gt;&lt;electronic-resource-num&gt;https://doi.org/10.1002/prep.200700240&lt;/electronic-resource-num&gt;&lt;volume&gt;3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F2A96A4" w14:textId="77777777" w:rsidTr="006D5E4F">
        <w:tc>
          <w:tcPr>
            <w:tcW w:w="0" w:type="auto"/>
            <w:vAlign w:val="bottom"/>
          </w:tcPr>
          <w:p w14:paraId="6EEC4D8A" w14:textId="7473E17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2</w:t>
            </w:r>
          </w:p>
        </w:tc>
        <w:tc>
          <w:tcPr>
            <w:tcW w:w="0" w:type="auto"/>
            <w:vAlign w:val="bottom"/>
          </w:tcPr>
          <w:p w14:paraId="7A679CC4" w14:textId="1C9D698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73F6124C" w14:textId="5DE604A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89</w:t>
            </w:r>
          </w:p>
        </w:tc>
        <w:tc>
          <w:tcPr>
            <w:tcW w:w="0" w:type="auto"/>
            <w:vAlign w:val="bottom"/>
          </w:tcPr>
          <w:p w14:paraId="4228DAA1" w14:textId="5C4E809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03</w:t>
            </w:r>
          </w:p>
        </w:tc>
        <w:tc>
          <w:tcPr>
            <w:tcW w:w="0" w:type="auto"/>
            <w:vAlign w:val="bottom"/>
          </w:tcPr>
          <w:p w14:paraId="3458376B" w14:textId="4AA82AF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7</w:t>
            </w:r>
          </w:p>
        </w:tc>
        <w:tc>
          <w:tcPr>
            <w:tcW w:w="0" w:type="auto"/>
          </w:tcPr>
          <w:p w14:paraId="3752D10C" w14:textId="7DFED068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mediate data collections between SEDTUQ26 and SEDTUQ25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rawford&lt;/Author&gt;&lt;Year&gt;2007&lt;/Year&gt;&lt;IDText&gt;γ-FOX-7: Structure of a High Energy Density Material Immediately Prior to Decomposition&lt;/IDText&gt;&lt;DisplayText&gt;&lt;style face="superscript"&gt;8&lt;/style&gt;&lt;/DisplayText&gt;&lt;record&gt;&lt;dates&gt;&lt;pub-dates&gt;&lt;date&gt;2007/12/01&lt;/date&gt;&lt;/pub-dates&gt;&lt;year&gt;2007&lt;/year&gt;&lt;/dates&gt;&lt;keywords&gt;&lt;keyword&gt;DADNE&lt;/keyword&gt;&lt;keyword&gt;FOX-7&lt;/keyword&gt;&lt;keyword&gt;HEDM&lt;/keyword&gt;&lt;keyword&gt;Polymorphism&lt;/keyword&gt;&lt;keyword&gt;X-Ray&lt;/keyword&gt;&lt;/keywords&gt;&lt;urls&gt;&lt;related-urls&gt;&lt;url&gt;https://doi.org/10.1002/prep.200700240&lt;/url&gt;&lt;/related-urls&gt;&lt;/urls&gt;&lt;isbn&gt;0721-3115&lt;/isbn&gt;&lt;titles&gt;&lt;title&gt;γ-FOX-7: Structure of a High Energy Density Material Immediately Prior to Decomposition&lt;/title&gt;&lt;secondary-title&gt;Propellants, Explosives, Pyrotechnics&lt;/secondary-title&gt;&lt;/titles&gt;&lt;pages&gt;478-495&lt;/pages&gt;&lt;number&gt;6&lt;/number&gt;&lt;access-date&gt;2025/01/16&lt;/access-date&gt;&lt;contributors&gt;&lt;authors&gt;&lt;author&gt;Crawford, Margaret-Jane&lt;/author&gt;&lt;author&gt;Evers, Jürgen&lt;/author&gt;&lt;author&gt;Göbel, Michael&lt;/author&gt;&lt;author&gt;Klapötke, Thomas M&lt;/author&gt;&lt;author&gt;Mayer, Peter&lt;/author&gt;&lt;author&gt;Oehlinger, Gilbert&lt;/author&gt;&lt;author&gt;Welch, Jan M&lt;/author&gt;&lt;/authors&gt;&lt;/contributors&gt;&lt;added-date format="utc"&gt;1737033027&lt;/added-date&gt;&lt;ref-type name="Journal Article"&gt;17&lt;/ref-type&gt;&lt;rec-number&gt;10251&lt;/rec-number&gt;&lt;publisher&gt;John Wiley &amp;amp; Sons, Ltd&lt;/publisher&gt;&lt;last-updated-date format="utc"&gt;1737033027&lt;/last-updated-date&gt;&lt;electronic-resource-num&gt;https://doi.org/10.1002/prep.200700240&lt;/electronic-resource-num&gt;&lt;volume&gt;3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12A374A" w14:textId="77777777" w:rsidTr="006D5E4F">
        <w:tc>
          <w:tcPr>
            <w:tcW w:w="0" w:type="auto"/>
            <w:vAlign w:val="bottom"/>
          </w:tcPr>
          <w:p w14:paraId="2D2C100E" w14:textId="30847D0D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3</w:t>
            </w:r>
          </w:p>
        </w:tc>
        <w:tc>
          <w:tcPr>
            <w:tcW w:w="0" w:type="auto"/>
            <w:vAlign w:val="bottom"/>
          </w:tcPr>
          <w:p w14:paraId="0E70AA34" w14:textId="65BE2E3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133E3A73" w14:textId="4BFFF3A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4.9</w:t>
            </w:r>
          </w:p>
        </w:tc>
        <w:tc>
          <w:tcPr>
            <w:tcW w:w="0" w:type="auto"/>
            <w:vAlign w:val="bottom"/>
          </w:tcPr>
          <w:p w14:paraId="55551209" w14:textId="353361A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3BA1CF51" w14:textId="0F36138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99B2D6B" w14:textId="5FFA5E74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5.9 GPa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 w:rsidR="00D84E5E">
              <w:rPr>
                <w:rFonts w:ascii="Calibri" w:hAnsi="Calibri" w:cs="Calibri"/>
                <w:color w:val="000000"/>
              </w:rPr>
              <w:t xml:space="preserve">  According to a different reference, this is called epsilon</w:t>
            </w:r>
          </w:p>
        </w:tc>
      </w:tr>
      <w:tr w:rsidR="00612353" w14:paraId="1A02206C" w14:textId="77777777" w:rsidTr="006D5E4F">
        <w:tc>
          <w:tcPr>
            <w:tcW w:w="0" w:type="auto"/>
            <w:vAlign w:val="bottom"/>
          </w:tcPr>
          <w:p w14:paraId="1283B327" w14:textId="2898871A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4</w:t>
            </w:r>
          </w:p>
        </w:tc>
        <w:tc>
          <w:tcPr>
            <w:tcW w:w="0" w:type="auto"/>
            <w:vAlign w:val="bottom"/>
          </w:tcPr>
          <w:p w14:paraId="617CA30D" w14:textId="7E83AE7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0588194B" w14:textId="1CC9B42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4.9</w:t>
            </w:r>
          </w:p>
        </w:tc>
        <w:tc>
          <w:tcPr>
            <w:tcW w:w="0" w:type="auto"/>
            <w:vAlign w:val="bottom"/>
          </w:tcPr>
          <w:p w14:paraId="513F177B" w14:textId="0111CFD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7C749D3A" w14:textId="235EDBAC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20C0A838" w14:textId="5B7CF478" w:rsidR="00CA6385" w:rsidRDefault="00612353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5.9 GPa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12353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E6662D4" w14:textId="77777777" w:rsidTr="006D5E4F">
        <w:tc>
          <w:tcPr>
            <w:tcW w:w="0" w:type="auto"/>
            <w:vAlign w:val="bottom"/>
          </w:tcPr>
          <w:p w14:paraId="0771BEC3" w14:textId="091E1F4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5</w:t>
            </w:r>
          </w:p>
        </w:tc>
        <w:tc>
          <w:tcPr>
            <w:tcW w:w="0" w:type="auto"/>
            <w:vAlign w:val="bottom"/>
          </w:tcPr>
          <w:p w14:paraId="31AFF9A9" w14:textId="63A33C00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4709926C" w14:textId="0841B39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554324C1" w14:textId="5B93731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0BE5F30F" w14:textId="42B2D48E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0FAA2BFE" w14:textId="0269F226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69BAB92" w14:textId="77777777" w:rsidTr="006D5E4F">
        <w:tc>
          <w:tcPr>
            <w:tcW w:w="0" w:type="auto"/>
            <w:vAlign w:val="bottom"/>
          </w:tcPr>
          <w:p w14:paraId="0F51AC61" w14:textId="619122F3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6</w:t>
            </w:r>
          </w:p>
        </w:tc>
        <w:tc>
          <w:tcPr>
            <w:tcW w:w="0" w:type="auto"/>
            <w:vAlign w:val="bottom"/>
          </w:tcPr>
          <w:p w14:paraId="4B4EC168" w14:textId="17F6BC8A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75E8727" w14:textId="6FABC21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7073AADF" w14:textId="2B40C80A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06F26B3" w14:textId="6F46F49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632C53E7" w14:textId="75A6018E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F9F9855" w14:textId="77777777" w:rsidTr="006D5E4F">
        <w:tc>
          <w:tcPr>
            <w:tcW w:w="0" w:type="auto"/>
            <w:vAlign w:val="bottom"/>
          </w:tcPr>
          <w:p w14:paraId="33C6AF0E" w14:textId="1021E6E0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7</w:t>
            </w:r>
          </w:p>
        </w:tc>
        <w:tc>
          <w:tcPr>
            <w:tcW w:w="0" w:type="auto"/>
            <w:vAlign w:val="bottom"/>
          </w:tcPr>
          <w:p w14:paraId="6836712B" w14:textId="7FA2E4D4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BA06A99" w14:textId="2731A7D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2426193F" w14:textId="370051F3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64A33910" w14:textId="22549A4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64D0F6F9" w14:textId="7C96A828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BEE7117" w14:textId="77777777" w:rsidTr="006D5E4F">
        <w:tc>
          <w:tcPr>
            <w:tcW w:w="0" w:type="auto"/>
            <w:vAlign w:val="bottom"/>
          </w:tcPr>
          <w:p w14:paraId="64C8FD97" w14:textId="22AEE504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8</w:t>
            </w:r>
          </w:p>
        </w:tc>
        <w:tc>
          <w:tcPr>
            <w:tcW w:w="0" w:type="auto"/>
            <w:vAlign w:val="bottom"/>
          </w:tcPr>
          <w:p w14:paraId="0DB563B3" w14:textId="2A949AC7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2BE7557" w14:textId="2202935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5FA83DA1" w14:textId="57DB62A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54513E14" w14:textId="16643F5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BC76805" w14:textId="3ABE053C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1D0DC52A" w14:textId="77777777" w:rsidTr="006D5E4F">
        <w:tc>
          <w:tcPr>
            <w:tcW w:w="0" w:type="auto"/>
            <w:vAlign w:val="bottom"/>
          </w:tcPr>
          <w:p w14:paraId="773E2E58" w14:textId="1EDDC511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39</w:t>
            </w:r>
          </w:p>
        </w:tc>
        <w:tc>
          <w:tcPr>
            <w:tcW w:w="0" w:type="auto"/>
            <w:vAlign w:val="bottom"/>
          </w:tcPr>
          <w:p w14:paraId="2784D96F" w14:textId="3CDDF15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2E964DB8" w14:textId="297FAFF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57304FE1" w14:textId="228E035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737541E1" w14:textId="3D225F4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746D3817" w14:textId="26DBAEA2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5C83A3A1" w14:textId="77777777" w:rsidTr="006D5E4F">
        <w:tc>
          <w:tcPr>
            <w:tcW w:w="0" w:type="auto"/>
            <w:vAlign w:val="bottom"/>
          </w:tcPr>
          <w:p w14:paraId="0AC009D5" w14:textId="6AADA4E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0</w:t>
            </w:r>
          </w:p>
        </w:tc>
        <w:tc>
          <w:tcPr>
            <w:tcW w:w="0" w:type="auto"/>
            <w:vAlign w:val="bottom"/>
          </w:tcPr>
          <w:p w14:paraId="0445DBD7" w14:textId="229CB6D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70F8812" w14:textId="711E5BE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79E3E085" w14:textId="34B8569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3629412F" w14:textId="1EDE454F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67B66D15" w14:textId="54C73C8A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DFD1FC3" w14:textId="77777777" w:rsidTr="006D5E4F">
        <w:tc>
          <w:tcPr>
            <w:tcW w:w="0" w:type="auto"/>
            <w:vAlign w:val="bottom"/>
          </w:tcPr>
          <w:p w14:paraId="30E86842" w14:textId="50159D7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1</w:t>
            </w:r>
          </w:p>
        </w:tc>
        <w:tc>
          <w:tcPr>
            <w:tcW w:w="0" w:type="auto"/>
            <w:vAlign w:val="bottom"/>
          </w:tcPr>
          <w:p w14:paraId="5EF473FB" w14:textId="6847FB0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63125360" w14:textId="2C756ED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511578FE" w14:textId="302921C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3FCF906D" w14:textId="35012DE0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18E46B82" w14:textId="7A6A631B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96BEE79" w14:textId="77777777" w:rsidTr="006D5E4F">
        <w:tc>
          <w:tcPr>
            <w:tcW w:w="0" w:type="auto"/>
            <w:vAlign w:val="bottom"/>
          </w:tcPr>
          <w:p w14:paraId="6EAEA3A3" w14:textId="0949C3C5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2</w:t>
            </w:r>
          </w:p>
        </w:tc>
        <w:tc>
          <w:tcPr>
            <w:tcW w:w="0" w:type="auto"/>
            <w:vAlign w:val="bottom"/>
          </w:tcPr>
          <w:p w14:paraId="3CC897E8" w14:textId="6DE8046D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76786423" w14:textId="78FEBBB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03A69026" w14:textId="5F74278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7F4B7FB" w14:textId="061D745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7242D82B" w14:textId="5E68EF01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669696F" w14:textId="77777777" w:rsidTr="006D5E4F">
        <w:tc>
          <w:tcPr>
            <w:tcW w:w="0" w:type="auto"/>
            <w:vAlign w:val="bottom"/>
          </w:tcPr>
          <w:p w14:paraId="4A531A1A" w14:textId="3304B83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3</w:t>
            </w:r>
          </w:p>
        </w:tc>
        <w:tc>
          <w:tcPr>
            <w:tcW w:w="0" w:type="auto"/>
            <w:vAlign w:val="bottom"/>
          </w:tcPr>
          <w:p w14:paraId="711D2E96" w14:textId="571D1AC8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079113DA" w14:textId="129958F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63B34046" w14:textId="1FF64A8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6EB5B277" w14:textId="469503B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B8C74CB" w14:textId="7AA5DE4A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56A2DF19" w14:textId="77777777" w:rsidTr="006D5E4F">
        <w:tc>
          <w:tcPr>
            <w:tcW w:w="0" w:type="auto"/>
            <w:vAlign w:val="bottom"/>
          </w:tcPr>
          <w:p w14:paraId="09AC9E3D" w14:textId="5DBD516F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4</w:t>
            </w:r>
          </w:p>
        </w:tc>
        <w:tc>
          <w:tcPr>
            <w:tcW w:w="0" w:type="auto"/>
            <w:vAlign w:val="bottom"/>
          </w:tcPr>
          <w:p w14:paraId="3E3F3312" w14:textId="42E9FF1E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n</w:t>
            </w:r>
          </w:p>
        </w:tc>
        <w:tc>
          <w:tcPr>
            <w:tcW w:w="0" w:type="auto"/>
            <w:vAlign w:val="bottom"/>
          </w:tcPr>
          <w:p w14:paraId="19971A20" w14:textId="25ECFC0A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54D1F645" w14:textId="0F8DD2D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15E19B32" w14:textId="4EDD64D5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0B0B96BF" w14:textId="484DB06C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676580BF" w14:textId="77777777" w:rsidTr="006D5E4F">
        <w:tc>
          <w:tcPr>
            <w:tcW w:w="0" w:type="auto"/>
            <w:vAlign w:val="bottom"/>
          </w:tcPr>
          <w:p w14:paraId="3CE1DA00" w14:textId="1E720F1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5</w:t>
            </w:r>
          </w:p>
        </w:tc>
        <w:tc>
          <w:tcPr>
            <w:tcW w:w="0" w:type="auto"/>
            <w:vAlign w:val="bottom"/>
          </w:tcPr>
          <w:p w14:paraId="3F7504DF" w14:textId="18BA3C7A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0748B4CF" w14:textId="3BAEDA9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0B4D1BDB" w14:textId="3E052E5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8324BF2" w14:textId="67CEDA9A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2C983CE9" w14:textId="6775FCAB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7AE10928" w14:textId="77777777" w:rsidTr="006D5E4F">
        <w:tc>
          <w:tcPr>
            <w:tcW w:w="0" w:type="auto"/>
            <w:vAlign w:val="bottom"/>
          </w:tcPr>
          <w:p w14:paraId="33FF71CD" w14:textId="05A5257C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6</w:t>
            </w:r>
          </w:p>
        </w:tc>
        <w:tc>
          <w:tcPr>
            <w:tcW w:w="0" w:type="auto"/>
            <w:vAlign w:val="bottom"/>
          </w:tcPr>
          <w:p w14:paraId="69BDA0BC" w14:textId="2B9BA9DD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2ACC2F47" w14:textId="0DD05662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763E8E9B" w14:textId="0C8EB1F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58F1CC04" w14:textId="594D10D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F2C8B18" w14:textId="346B195E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0B1415EF" w14:textId="77777777" w:rsidTr="006D5E4F">
        <w:tc>
          <w:tcPr>
            <w:tcW w:w="0" w:type="auto"/>
            <w:vAlign w:val="bottom"/>
          </w:tcPr>
          <w:p w14:paraId="2C1F28D2" w14:textId="7C8BDAF9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7</w:t>
            </w:r>
          </w:p>
        </w:tc>
        <w:tc>
          <w:tcPr>
            <w:tcW w:w="0" w:type="auto"/>
            <w:vAlign w:val="bottom"/>
          </w:tcPr>
          <w:p w14:paraId="426DD9D4" w14:textId="1C5C7E9E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0B4A762E" w14:textId="23722621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42A48639" w14:textId="6D2D7256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3CBE056F" w14:textId="03884FD9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60E34D29" w14:textId="0BB8FE8C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47D760AD" w14:textId="77777777" w:rsidTr="006D5E4F">
        <w:tc>
          <w:tcPr>
            <w:tcW w:w="0" w:type="auto"/>
            <w:vAlign w:val="bottom"/>
          </w:tcPr>
          <w:p w14:paraId="0FB3BBD7" w14:textId="1F6BDC06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EDTUQ48</w:t>
            </w:r>
          </w:p>
        </w:tc>
        <w:tc>
          <w:tcPr>
            <w:tcW w:w="0" w:type="auto"/>
            <w:vAlign w:val="bottom"/>
          </w:tcPr>
          <w:p w14:paraId="7D39F22E" w14:textId="07E4A1C2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330CCF10" w14:textId="691E3F3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0D707880" w14:textId="486BA2C7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ECB7841" w14:textId="645093EB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ED12077" w14:textId="5309FAB4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12353" w14:paraId="3F48BC27" w14:textId="77777777" w:rsidTr="006D5E4F">
        <w:tc>
          <w:tcPr>
            <w:tcW w:w="0" w:type="auto"/>
            <w:vAlign w:val="bottom"/>
          </w:tcPr>
          <w:p w14:paraId="5EF0C897" w14:textId="0247803B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SEDTUQ49</w:t>
            </w:r>
          </w:p>
        </w:tc>
        <w:tc>
          <w:tcPr>
            <w:tcW w:w="0" w:type="auto"/>
            <w:vAlign w:val="bottom"/>
          </w:tcPr>
          <w:p w14:paraId="564C41A4" w14:textId="0C0F1374" w:rsidR="00CA6385" w:rsidRDefault="00CA6385" w:rsidP="00CA6385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467F02ED" w14:textId="396A0F94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11A0097B" w14:textId="34E46158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43985CD2" w14:textId="38774D8D" w:rsidR="00CA6385" w:rsidRDefault="00CA6385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6</w:t>
            </w:r>
          </w:p>
        </w:tc>
        <w:tc>
          <w:tcPr>
            <w:tcW w:w="0" w:type="auto"/>
          </w:tcPr>
          <w:p w14:paraId="472DB36A" w14:textId="40E3ADEC" w:rsidR="00CA6385" w:rsidRDefault="0072023E" w:rsidP="00CA638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nchrotron data, I don’t understand the publication referenc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reger&lt;/Author&gt;&lt;Year&gt;2016&lt;/Year&gt;&lt;IDText&gt;High-Pressure Crystal Structures of an Insensitive Energetic Crystal: 1,1-Diamino-2,2-dinitroethene&lt;/IDText&gt;&lt;DisplayText&gt;&lt;style face="superscript"&gt;6&lt;/style&gt;&lt;/DisplayText&gt;&lt;record&gt;&lt;dates&gt;&lt;pub-dates&gt;&lt;date&gt;2016/01/21&lt;/date&gt;&lt;/pub-dates&gt;&lt;year&gt;2016&lt;/year&gt;&lt;/dates&gt;&lt;urls&gt;&lt;related-urls&gt;&lt;url&gt;https://doi.org/10.1021/acs.jpcc.5b10644&lt;/url&gt;&lt;/related-urls&gt;&lt;/urls&gt;&lt;isbn&gt;1932-7447&lt;/isbn&gt;&lt;titles&gt;&lt;title&gt;High-Pressure Crystal Structures of an Insensitive Energetic Crystal: 1,1-Diamino-2,2-dinitroethene&lt;/title&gt;&lt;secondary-title&gt;The Journal of Physical Chemistry C&lt;/secondary-title&gt;&lt;/titles&gt;&lt;pages&gt;1218-1224&lt;/pages&gt;&lt;number&gt;2&lt;/number&gt;&lt;contributors&gt;&lt;authors&gt;&lt;author&gt;Dreger, Zbigniew A.&lt;/author&gt;&lt;author&gt;Stash, Adam I.&lt;/author&gt;&lt;author&gt;Yu, Zhi-Gang&lt;/author&gt;&lt;author&gt;Chen, Yu-Sheng&lt;/author&gt;&lt;author&gt;Tao, Yuchuan&lt;/author&gt;&lt;author&gt;Gupta, Yogendra M.&lt;/author&gt;&lt;/authors&gt;&lt;/contributors&gt;&lt;added-date format="utc"&gt;1737032760&lt;/added-date&gt;&lt;ref-type name="Journal Article"&gt;17&lt;/ref-type&gt;&lt;rec-number&gt;10249&lt;/rec-number&gt;&lt;publisher&gt;American Chemical Society&lt;/publisher&gt;&lt;last-updated-date format="utc"&gt;1737032760&lt;/last-updated-date&gt;&lt;electronic-resource-num&gt;10.1021/acs.jpcc.5b10644&lt;/electronic-resource-num&gt;&lt;volume&gt;1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2023E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75ECEA21" w14:textId="77777777" w:rsidR="00094CBE" w:rsidRPr="00094CBE" w:rsidRDefault="00094CBE" w:rsidP="00094CBE">
      <w:pPr>
        <w:rPr>
          <w:lang w:val="en-US"/>
        </w:rPr>
      </w:pPr>
    </w:p>
    <w:p w14:paraId="3186B4F3" w14:textId="77777777" w:rsidR="00261F5E" w:rsidRDefault="00261F5E" w:rsidP="005878AA">
      <w:pPr>
        <w:rPr>
          <w:lang w:val="en-US"/>
        </w:rPr>
      </w:pPr>
    </w:p>
    <w:p w14:paraId="6CC20390" w14:textId="77777777" w:rsidR="00261F5E" w:rsidRDefault="00261F5E" w:rsidP="005878AA">
      <w:pPr>
        <w:rPr>
          <w:lang w:val="en-US"/>
        </w:rPr>
      </w:pPr>
    </w:p>
    <w:p w14:paraId="7E1C15F1" w14:textId="77777777" w:rsidR="0072023E" w:rsidRPr="0072023E" w:rsidRDefault="00261F5E" w:rsidP="0072023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023E" w:rsidRPr="0072023E">
        <w:t xml:space="preserve">(1) Bemm, U.; Ostmark, H. 1,1-Diamino-2,2-dinitroethylene: a Novel Energetic Material with Infinite Layers in Two Dimensions. </w:t>
      </w:r>
      <w:r w:rsidR="0072023E" w:rsidRPr="0072023E">
        <w:rPr>
          <w:i/>
        </w:rPr>
        <w:t xml:space="preserve">Acta Crystallographica Section C </w:t>
      </w:r>
      <w:r w:rsidR="0072023E" w:rsidRPr="0072023E">
        <w:rPr>
          <w:b/>
        </w:rPr>
        <w:t>1998</w:t>
      </w:r>
      <w:r w:rsidR="0072023E" w:rsidRPr="0072023E">
        <w:t xml:space="preserve">, </w:t>
      </w:r>
      <w:r w:rsidR="0072023E" w:rsidRPr="0072023E">
        <w:rPr>
          <w:i/>
        </w:rPr>
        <w:t>54</w:t>
      </w:r>
      <w:r w:rsidR="0072023E" w:rsidRPr="0072023E">
        <w:t xml:space="preserve"> (12), 1997-1999.</w:t>
      </w:r>
    </w:p>
    <w:p w14:paraId="3DF4F212" w14:textId="77777777" w:rsidR="0072023E" w:rsidRPr="0072023E" w:rsidRDefault="0072023E" w:rsidP="0072023E">
      <w:pPr>
        <w:pStyle w:val="EndNoteBibliography"/>
        <w:spacing w:after="0"/>
      </w:pPr>
      <w:r w:rsidRPr="0072023E">
        <w:t xml:space="preserve">(2) Evers, J.; Klapötke, T. M.; Mayer, P.; Oehlinger, G.; Welch, J. α- and β-FOX-7, Polymorphs of a High Energy Density Material, Studied by X-ray Single Crystal and Powder Investigations in the Temperature Range from 200 to 423 K. </w:t>
      </w:r>
      <w:r w:rsidRPr="0072023E">
        <w:rPr>
          <w:i/>
        </w:rPr>
        <w:t xml:space="preserve">Inorganic Chemistry </w:t>
      </w:r>
      <w:r w:rsidRPr="0072023E">
        <w:rPr>
          <w:b/>
        </w:rPr>
        <w:t>2006</w:t>
      </w:r>
      <w:r w:rsidRPr="0072023E">
        <w:t xml:space="preserve">, </w:t>
      </w:r>
      <w:r w:rsidRPr="0072023E">
        <w:rPr>
          <w:i/>
        </w:rPr>
        <w:t>45</w:t>
      </w:r>
      <w:r w:rsidRPr="0072023E">
        <w:t xml:space="preserve"> (13), 4996-5007. DOI: 10.1021/ic052150m.</w:t>
      </w:r>
    </w:p>
    <w:p w14:paraId="33F235A1" w14:textId="77777777" w:rsidR="0072023E" w:rsidRPr="0072023E" w:rsidRDefault="0072023E" w:rsidP="0072023E">
      <w:pPr>
        <w:pStyle w:val="EndNoteBibliography"/>
        <w:spacing w:after="0"/>
      </w:pPr>
      <w:r w:rsidRPr="0072023E">
        <w:t xml:space="preserve">(3) Meents, A.; Dittrich, B.; Johnas, S. K. J.; Thome, V.; Weckert, E. F. Charge-density studies of energetic materials: CL-20 and FOX-7. </w:t>
      </w:r>
      <w:r w:rsidRPr="0072023E">
        <w:rPr>
          <w:i/>
        </w:rPr>
        <w:t xml:space="preserve">Acta Crystallographica Section B </w:t>
      </w:r>
      <w:r w:rsidRPr="0072023E">
        <w:rPr>
          <w:b/>
        </w:rPr>
        <w:t>2008</w:t>
      </w:r>
      <w:r w:rsidRPr="0072023E">
        <w:t xml:space="preserve">, </w:t>
      </w:r>
      <w:r w:rsidRPr="0072023E">
        <w:rPr>
          <w:i/>
        </w:rPr>
        <w:t>64</w:t>
      </w:r>
      <w:r w:rsidRPr="0072023E">
        <w:t xml:space="preserve"> (1), 42-49.</w:t>
      </w:r>
    </w:p>
    <w:p w14:paraId="651B88D2" w14:textId="77777777" w:rsidR="0072023E" w:rsidRPr="0072023E" w:rsidRDefault="0072023E" w:rsidP="0072023E">
      <w:pPr>
        <w:pStyle w:val="EndNoteBibliography"/>
        <w:spacing w:after="0"/>
      </w:pPr>
      <w:r w:rsidRPr="0072023E">
        <w:t xml:space="preserve">(4) Woińska, M.; Grabowsky, S.; Dominiak, P. M.; Woźniak, K.; Jayatilaka, D. Hydrogen atoms can be located accurately and precisely by x-ray crystallography. </w:t>
      </w:r>
      <w:r w:rsidRPr="0072023E">
        <w:rPr>
          <w:i/>
        </w:rPr>
        <w:t xml:space="preserve">Science Advances </w:t>
      </w:r>
      <w:r w:rsidRPr="0072023E">
        <w:rPr>
          <w:b/>
        </w:rPr>
        <w:t>2016</w:t>
      </w:r>
      <w:r w:rsidRPr="0072023E">
        <w:t xml:space="preserve">, </w:t>
      </w:r>
      <w:r w:rsidRPr="0072023E">
        <w:rPr>
          <w:i/>
        </w:rPr>
        <w:t>2</w:t>
      </w:r>
      <w:r w:rsidRPr="0072023E">
        <w:t xml:space="preserve"> (5), e1600192. DOI: doi:10.1126/sciadv.1600192.</w:t>
      </w:r>
    </w:p>
    <w:p w14:paraId="4F8F1F42" w14:textId="18370741" w:rsidR="0072023E" w:rsidRPr="0072023E" w:rsidRDefault="0072023E" w:rsidP="0072023E">
      <w:pPr>
        <w:pStyle w:val="EndNoteBibliography"/>
        <w:spacing w:after="0"/>
      </w:pPr>
      <w:r w:rsidRPr="0072023E">
        <w:t xml:space="preserve">(5) Li, K.; Ren, X.; Fu, S.; Zhu, J. Cocrystal structure, thermal behavior, and DFT calculations between FOX–7 and 1,10–Phenanthroline. </w:t>
      </w:r>
      <w:r w:rsidRPr="0072023E">
        <w:rPr>
          <w:i/>
        </w:rPr>
        <w:t xml:space="preserve">Journal of Molecular Structure </w:t>
      </w:r>
      <w:r w:rsidRPr="0072023E">
        <w:rPr>
          <w:b/>
        </w:rPr>
        <w:t>2018</w:t>
      </w:r>
      <w:r w:rsidRPr="0072023E">
        <w:t xml:space="preserve">, </w:t>
      </w:r>
      <w:r w:rsidRPr="0072023E">
        <w:rPr>
          <w:i/>
        </w:rPr>
        <w:t>1173</w:t>
      </w:r>
      <w:r w:rsidRPr="0072023E">
        <w:t xml:space="preserve">, 26-32. DOI: </w:t>
      </w:r>
      <w:hyperlink r:id="rId11" w:history="1">
        <w:r w:rsidRPr="0072023E">
          <w:rPr>
            <w:rStyle w:val="Hyperlink"/>
          </w:rPr>
          <w:t>https://doi.org/10.1016/j.molstruc.2018.06.090</w:t>
        </w:r>
      </w:hyperlink>
      <w:r w:rsidRPr="0072023E">
        <w:t>.</w:t>
      </w:r>
    </w:p>
    <w:p w14:paraId="507F9FB5" w14:textId="77777777" w:rsidR="0072023E" w:rsidRPr="0072023E" w:rsidRDefault="0072023E" w:rsidP="0072023E">
      <w:pPr>
        <w:pStyle w:val="EndNoteBibliography"/>
        <w:spacing w:after="0"/>
      </w:pPr>
      <w:r w:rsidRPr="0072023E">
        <w:t xml:space="preserve">(6) Dreger, Z. A.; Stash, A. I.; Yu, Z.-G.; Chen, Y.-S.; Tao, Y.; Gupta, Y. M. High-Pressure Crystal Structures of an Insensitive Energetic Crystal: 1,1-Diamino-2,2-dinitroethene. </w:t>
      </w:r>
      <w:r w:rsidRPr="0072023E">
        <w:rPr>
          <w:i/>
        </w:rPr>
        <w:t xml:space="preserve">The Journal of Physical Chemistry C </w:t>
      </w:r>
      <w:r w:rsidRPr="0072023E">
        <w:rPr>
          <w:b/>
        </w:rPr>
        <w:t>2016</w:t>
      </w:r>
      <w:r w:rsidRPr="0072023E">
        <w:t xml:space="preserve">, </w:t>
      </w:r>
      <w:r w:rsidRPr="0072023E">
        <w:rPr>
          <w:i/>
        </w:rPr>
        <w:t>120</w:t>
      </w:r>
      <w:r w:rsidRPr="0072023E">
        <w:t xml:space="preserve"> (2), 1218-1224. DOI: 10.1021/acs.jpcc.5b10644.</w:t>
      </w:r>
    </w:p>
    <w:p w14:paraId="6A9B63D8" w14:textId="77777777" w:rsidR="0072023E" w:rsidRPr="0072023E" w:rsidRDefault="0072023E" w:rsidP="0072023E">
      <w:pPr>
        <w:pStyle w:val="EndNoteBibliography"/>
        <w:spacing w:after="0"/>
      </w:pPr>
      <w:r w:rsidRPr="0072023E">
        <w:t xml:space="preserve">(7) Aree, T.; McMonagle, C. J.; Michalchuk, A. A. L.; Chernyshov, D. Low-frequency lattice vibrations from atomic displacement parameters of [alpha]-FOX-7, a high energy density material. </w:t>
      </w:r>
      <w:r w:rsidRPr="0072023E">
        <w:rPr>
          <w:i/>
        </w:rPr>
        <w:t xml:space="preserve">Acta Crystallographica Section B </w:t>
      </w:r>
      <w:r w:rsidRPr="0072023E">
        <w:rPr>
          <w:b/>
        </w:rPr>
        <w:t>2022</w:t>
      </w:r>
      <w:r w:rsidRPr="0072023E">
        <w:t xml:space="preserve">, </w:t>
      </w:r>
      <w:r w:rsidRPr="0072023E">
        <w:rPr>
          <w:i/>
        </w:rPr>
        <w:t>78</w:t>
      </w:r>
      <w:r w:rsidRPr="0072023E">
        <w:t xml:space="preserve"> (3 Part 1), 376-384. DOI: doi:10.1107/S2052520622002700.</w:t>
      </w:r>
    </w:p>
    <w:p w14:paraId="00E10BE0" w14:textId="4DCAAF8C" w:rsidR="0072023E" w:rsidRPr="0072023E" w:rsidRDefault="0072023E" w:rsidP="0072023E">
      <w:pPr>
        <w:pStyle w:val="EndNoteBibliography"/>
        <w:spacing w:after="0"/>
      </w:pPr>
      <w:r w:rsidRPr="0072023E">
        <w:t xml:space="preserve">(8) Crawford, M.-J.; Evers, J.; Göbel, M.; Klapötke, T. M.; Mayer, P.; Oehlinger, G.; Welch, J. M. γ-FOX-7: Structure of a High Energy Density Material Immediately Prior to Decomposition. </w:t>
      </w:r>
      <w:r w:rsidRPr="0072023E">
        <w:rPr>
          <w:i/>
        </w:rPr>
        <w:t xml:space="preserve">Propellants, Explosives, Pyrotechnics </w:t>
      </w:r>
      <w:r w:rsidRPr="0072023E">
        <w:rPr>
          <w:b/>
        </w:rPr>
        <w:t>2007</w:t>
      </w:r>
      <w:r w:rsidRPr="0072023E">
        <w:t xml:space="preserve">, </w:t>
      </w:r>
      <w:r w:rsidRPr="0072023E">
        <w:rPr>
          <w:i/>
        </w:rPr>
        <w:t>32</w:t>
      </w:r>
      <w:r w:rsidRPr="0072023E">
        <w:t xml:space="preserve"> (6), 478-495. DOI: </w:t>
      </w:r>
      <w:hyperlink r:id="rId12" w:history="1">
        <w:r w:rsidRPr="0072023E">
          <w:rPr>
            <w:rStyle w:val="Hyperlink"/>
          </w:rPr>
          <w:t>https://doi.org/10.1002/prep.200700240</w:t>
        </w:r>
      </w:hyperlink>
      <w:r w:rsidRPr="0072023E">
        <w:t xml:space="preserve"> (acccessed 2025/01/16).</w:t>
      </w:r>
    </w:p>
    <w:p w14:paraId="1B137A7C" w14:textId="77777777" w:rsidR="0072023E" w:rsidRPr="0072023E" w:rsidRDefault="0072023E" w:rsidP="0072023E">
      <w:pPr>
        <w:pStyle w:val="EndNoteBibliography"/>
      </w:pPr>
      <w:r w:rsidRPr="0072023E">
        <w:t xml:space="preserve">(9) Jha, K. K.; Gruza, B.; Kumar, P.; Chodkiewicz, M. L.; Dominiak, P. M. TAAM: a reliable and user friendly tool for hydrogen-atom location using routine X-ray diffraction data. </w:t>
      </w:r>
      <w:r w:rsidRPr="0072023E">
        <w:rPr>
          <w:i/>
        </w:rPr>
        <w:t xml:space="preserve">Acta Crystallographica Section B </w:t>
      </w:r>
      <w:r w:rsidRPr="0072023E">
        <w:rPr>
          <w:b/>
        </w:rPr>
        <w:t>2020</w:t>
      </w:r>
      <w:r w:rsidRPr="0072023E">
        <w:t xml:space="preserve">, </w:t>
      </w:r>
      <w:r w:rsidRPr="0072023E">
        <w:rPr>
          <w:i/>
        </w:rPr>
        <w:t>76</w:t>
      </w:r>
      <w:r w:rsidRPr="0072023E">
        <w:t xml:space="preserve"> (3), 296-306. DOI: doi:10.1107/S2052520620002917.</w:t>
      </w:r>
    </w:p>
    <w:p w14:paraId="08580BC1" w14:textId="19884032" w:rsidR="005878AA" w:rsidRDefault="00261F5E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91924"/>
    <w:rsid w:val="001A3932"/>
    <w:rsid w:val="00226CD5"/>
    <w:rsid w:val="00261F5E"/>
    <w:rsid w:val="00380119"/>
    <w:rsid w:val="003C5B33"/>
    <w:rsid w:val="00492804"/>
    <w:rsid w:val="00501FB9"/>
    <w:rsid w:val="005023C9"/>
    <w:rsid w:val="005825DC"/>
    <w:rsid w:val="005878AA"/>
    <w:rsid w:val="005A2716"/>
    <w:rsid w:val="005B5AC6"/>
    <w:rsid w:val="00612353"/>
    <w:rsid w:val="00634218"/>
    <w:rsid w:val="0069766E"/>
    <w:rsid w:val="0072023E"/>
    <w:rsid w:val="007342FD"/>
    <w:rsid w:val="0074610F"/>
    <w:rsid w:val="008678DF"/>
    <w:rsid w:val="00A053E0"/>
    <w:rsid w:val="00A657FE"/>
    <w:rsid w:val="00A82E93"/>
    <w:rsid w:val="00B21E4D"/>
    <w:rsid w:val="00B368F9"/>
    <w:rsid w:val="00CA6385"/>
    <w:rsid w:val="00D05024"/>
    <w:rsid w:val="00D4221C"/>
    <w:rsid w:val="00D72C06"/>
    <w:rsid w:val="00D84E5E"/>
    <w:rsid w:val="00E40068"/>
    <w:rsid w:val="00E6142D"/>
    <w:rsid w:val="00EE7602"/>
    <w:rsid w:val="00F85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61F5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1F5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1F5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1F5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7342F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342F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4502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3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2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9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12" Type="http://schemas.openxmlformats.org/officeDocument/2006/relationships/hyperlink" Target="https://doi.org/10.1002/prep.200700240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hyperlink" Target="https://doi.org/10.1016/j.molstruc.2018.06.090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5</Pages>
  <Words>11224</Words>
  <Characters>63980</Characters>
  <Application>Microsoft Office Word</Application>
  <DocSecurity>0</DocSecurity>
  <Lines>533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4</cp:revision>
  <dcterms:created xsi:type="dcterms:W3CDTF">2025-01-16T13:30:00Z</dcterms:created>
  <dcterms:modified xsi:type="dcterms:W3CDTF">2025-01-16T16:51:00Z</dcterms:modified>
</cp:coreProperties>
</file>